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151F8A5D" w:rsidR="00185F9A" w:rsidRPr="00D03DE9" w:rsidRDefault="000231F1"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Samples</w:t>
      </w:r>
      <w:r w:rsidR="00CE66CD" w:rsidRPr="00D03DE9">
        <w:rPr>
          <w:rFonts w:ascii="Times New Roman" w:hAnsi="Times New Roman" w:cs="Times New Roman"/>
          <w:sz w:val="24"/>
          <w:szCs w:val="24"/>
        </w:rPr>
        <w:t xml:space="preserve"> </w:t>
      </w:r>
      <w:r w:rsidR="00B241C3" w:rsidRPr="00D03DE9">
        <w:rPr>
          <w:rFonts w:ascii="Times New Roman" w:hAnsi="Times New Roman" w:cs="Times New Roman"/>
          <w:sz w:val="24"/>
          <w:szCs w:val="24"/>
        </w:rPr>
        <w:t xml:space="preserve">included </w:t>
      </w:r>
      <w:r w:rsidR="00CE66CD" w:rsidRPr="00D03DE9">
        <w:rPr>
          <w:rFonts w:ascii="Times New Roman" w:hAnsi="Times New Roman" w:cs="Times New Roman"/>
          <w:sz w:val="24"/>
          <w:szCs w:val="24"/>
        </w:rPr>
        <w:t>in the current study</w:t>
      </w:r>
      <w:r w:rsidRPr="00D03DE9">
        <w:rPr>
          <w:rFonts w:ascii="Times New Roman" w:hAnsi="Times New Roman" w:cs="Times New Roman"/>
          <w:sz w:val="24"/>
          <w:szCs w:val="24"/>
        </w:rPr>
        <w:t xml:space="preserve"> </w:t>
      </w:r>
      <w:r w:rsidR="000D698A" w:rsidRPr="00D03DE9">
        <w:rPr>
          <w:rFonts w:ascii="Times New Roman" w:hAnsi="Times New Roman" w:cs="Times New Roman"/>
          <w:sz w:val="24"/>
          <w:szCs w:val="24"/>
        </w:rPr>
        <w:t>are a subset of</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mammary</w:t>
      </w:r>
      <w:r w:rsidRPr="00D03DE9">
        <w:rPr>
          <w:rFonts w:ascii="Times New Roman" w:hAnsi="Times New Roman" w:cs="Times New Roman"/>
          <w:sz w:val="24"/>
          <w:szCs w:val="24"/>
        </w:rPr>
        <w:t xml:space="preserve"> </w:t>
      </w:r>
      <w:r w:rsidR="00F33D3E" w:rsidRPr="00D03DE9">
        <w:rPr>
          <w:rFonts w:ascii="Times New Roman" w:hAnsi="Times New Roman" w:cs="Times New Roman"/>
          <w:sz w:val="24"/>
          <w:szCs w:val="24"/>
        </w:rPr>
        <w:t xml:space="preserve">quarter milk samples </w:t>
      </w:r>
      <w:r w:rsidR="00617DA4" w:rsidRPr="00D03DE9">
        <w:rPr>
          <w:rFonts w:ascii="Times New Roman" w:hAnsi="Times New Roman" w:cs="Times New Roman"/>
          <w:sz w:val="24"/>
          <w:szCs w:val="24"/>
        </w:rPr>
        <w:t>collected during a</w:t>
      </w:r>
      <w:r w:rsidR="00FA41C8" w:rsidRPr="00D03DE9">
        <w:rPr>
          <w:rFonts w:ascii="Times New Roman" w:hAnsi="Times New Roman" w:cs="Times New Roman"/>
          <w:sz w:val="24"/>
          <w:szCs w:val="24"/>
        </w:rPr>
        <w:t xml:space="preserve"> longitudinal, cross-sectional 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r w:rsidR="00231999" w:rsidRPr="00D03DE9">
        <w:rPr>
          <w:rFonts w:ascii="Times New Roman" w:hAnsi="Times New Roman" w:cs="Times New Roman"/>
          <w:sz w:val="24"/>
          <w:szCs w:val="24"/>
        </w:rPr>
        <w:t xml:space="preserve"> The study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at random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4610DB">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0"/>
      <w:commentRangeStart w:id="1"/>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researchers</w:t>
      </w:r>
      <w:r w:rsidR="0050712B">
        <w:rPr>
          <w:rFonts w:ascii="Times New Roman" w:hAnsi="Times New Roman" w:cs="Times New Roman"/>
          <w:color w:val="FF00FF"/>
          <w:sz w:val="24"/>
          <w:szCs w:val="24"/>
        </w:rPr>
        <w:t>,</w:t>
      </w:r>
      <w:r w:rsidR="0050712B" w:rsidRPr="0050712B">
        <w:t xml:space="preserve"> </w:t>
      </w:r>
      <w:r w:rsidR="0050712B" w:rsidRPr="0050712B">
        <w:rPr>
          <w:rFonts w:ascii="Times New Roman" w:hAnsi="Times New Roman" w:cs="Times New Roman"/>
          <w:color w:val="FF00FF"/>
          <w:sz w:val="24"/>
          <w:szCs w:val="24"/>
        </w:rPr>
        <w:t>wearing clean disposable gloves</w:t>
      </w:r>
      <w:r w:rsidR="0050712B">
        <w:rPr>
          <w:rFonts w:ascii="Times New Roman" w:hAnsi="Times New Roman" w:cs="Times New Roman"/>
          <w:color w:val="FF00FF"/>
          <w:sz w:val="24"/>
          <w:szCs w:val="24"/>
        </w:rPr>
        <w:t>,</w:t>
      </w:r>
      <w:r w:rsidR="00C94942" w:rsidRPr="00D03DE9">
        <w:rPr>
          <w:rFonts w:ascii="Times New Roman" w:hAnsi="Times New Roman" w:cs="Times New Roman"/>
          <w:color w:val="FF00FF"/>
          <w:sz w:val="24"/>
          <w:szCs w:val="24"/>
        </w:rPr>
        <w:t xml:space="preserve"> scrubbed 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w:t>
      </w:r>
      <w:r w:rsidR="0050712B">
        <w:rPr>
          <w:rFonts w:ascii="Times New Roman" w:hAnsi="Times New Roman" w:cs="Times New Roman"/>
          <w:color w:val="FF00FF"/>
          <w:sz w:val="24"/>
          <w:szCs w:val="24"/>
        </w:rPr>
        <w:t>moistened</w:t>
      </w:r>
      <w:r w:rsidR="0050712B" w:rsidRPr="00D03DE9">
        <w:rPr>
          <w:rFonts w:ascii="Times New Roman" w:hAnsi="Times New Roman" w:cs="Times New Roman"/>
          <w:color w:val="FF00FF"/>
          <w:sz w:val="24"/>
          <w:szCs w:val="24"/>
        </w:rPr>
        <w:t xml:space="preserve"> </w:t>
      </w:r>
      <w:r w:rsidR="00C94942" w:rsidRPr="00D03DE9">
        <w:rPr>
          <w:rFonts w:ascii="Times New Roman" w:hAnsi="Times New Roman" w:cs="Times New Roman"/>
          <w:color w:val="FF00FF"/>
          <w:sz w:val="24"/>
          <w:szCs w:val="24"/>
        </w:rPr>
        <w:t>gauze swabs</w:t>
      </w:r>
      <w:r w:rsidR="00AB30EF" w:rsidRPr="00D03DE9">
        <w:rPr>
          <w:rFonts w:ascii="Times New Roman" w:hAnsi="Times New Roman" w:cs="Times New Roman"/>
          <w:color w:val="FF00FF"/>
          <w:sz w:val="24"/>
          <w:szCs w:val="24"/>
        </w:rPr>
        <w:t xml:space="preserve"> until teat ends were visibly clean</w:t>
      </w:r>
      <w:ins w:id="2" w:author="John Barlow" w:date="2024-03-19T04:15:00Z">
        <w:r w:rsidR="0050712B">
          <w:rPr>
            <w:rFonts w:ascii="Times New Roman" w:hAnsi="Times New Roman" w:cs="Times New Roman"/>
            <w:color w:val="FF00FF"/>
            <w:sz w:val="24"/>
            <w:szCs w:val="24"/>
          </w:rPr>
          <w:t xml:space="preserve">, </w:t>
        </w:r>
      </w:ins>
      <w:r w:rsidR="0050712B">
        <w:rPr>
          <w:rFonts w:ascii="Times New Roman" w:hAnsi="Times New Roman" w:cs="Times New Roman"/>
          <w:color w:val="FF00FF"/>
          <w:sz w:val="24"/>
          <w:szCs w:val="24"/>
        </w:rPr>
        <w:t>stripped the quarters</w:t>
      </w:r>
      <w:r w:rsidR="00576062" w:rsidRPr="00D03DE9">
        <w:rPr>
          <w:rFonts w:ascii="Times New Roman" w:hAnsi="Times New Roman" w:cs="Times New Roman"/>
          <w:color w:val="FF00FF"/>
          <w:sz w:val="24"/>
          <w:szCs w:val="24"/>
        </w:rPr>
        <w:t xml:space="preserve">, </w:t>
      </w:r>
      <w:r w:rsidR="0050712B" w:rsidRPr="00D03DE9">
        <w:rPr>
          <w:rFonts w:ascii="Times New Roman" w:hAnsi="Times New Roman" w:cs="Times New Roman"/>
          <w:color w:val="FF00FF"/>
          <w:sz w:val="24"/>
          <w:szCs w:val="24"/>
        </w:rPr>
        <w:t>discard</w:t>
      </w:r>
      <w:r w:rsidR="0050712B">
        <w:rPr>
          <w:rFonts w:ascii="Times New Roman" w:hAnsi="Times New Roman" w:cs="Times New Roman"/>
          <w:color w:val="FF00FF"/>
          <w:sz w:val="24"/>
          <w:szCs w:val="24"/>
        </w:rPr>
        <w:t>ing</w:t>
      </w:r>
      <w:r w:rsidR="0050712B" w:rsidRPr="00D03DE9">
        <w:rPr>
          <w:rFonts w:ascii="Times New Roman" w:hAnsi="Times New Roman" w:cs="Times New Roman"/>
          <w:color w:val="FF00FF"/>
          <w:sz w:val="24"/>
          <w:szCs w:val="24"/>
        </w:rPr>
        <w:t xml:space="preserve"> </w:t>
      </w:r>
      <w:r w:rsidR="00576062" w:rsidRPr="00D03DE9">
        <w:rPr>
          <w:rFonts w:ascii="Times New Roman" w:hAnsi="Times New Roman" w:cs="Times New Roman"/>
          <w:color w:val="FF00FF"/>
          <w:sz w:val="24"/>
          <w:szCs w:val="24"/>
        </w:rPr>
        <w:t>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r w:rsidR="00AB30EF" w:rsidRPr="00D03DE9">
        <w:rPr>
          <w:rFonts w:ascii="Times New Roman" w:hAnsi="Times New Roman" w:cs="Times New Roman"/>
          <w:color w:val="FF00FF"/>
          <w:sz w:val="24"/>
          <w:szCs w:val="24"/>
        </w:rPr>
        <w:lastRenderedPageBreak/>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0"/>
      <w:r w:rsidR="008F72BF" w:rsidRPr="00D03DE9">
        <w:rPr>
          <w:rStyle w:val="CommentReference"/>
          <w:rFonts w:ascii="Times New Roman" w:hAnsi="Times New Roman" w:cs="Times New Roman"/>
          <w:sz w:val="24"/>
          <w:szCs w:val="24"/>
        </w:rPr>
        <w:commentReference w:id="0"/>
      </w:r>
      <w:commentRangeEnd w:id="1"/>
      <w:r w:rsidR="0050712B">
        <w:rPr>
          <w:rStyle w:val="CommentReference"/>
        </w:rPr>
        <w:commentReference w:id="1"/>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 xml:space="preserve">temporarily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r w:rsidR="006E22F6" w:rsidRPr="00D03DE9">
        <w:rPr>
          <w:rFonts w:ascii="Times New Roman" w:hAnsi="Times New Roman" w:cs="Times New Roman"/>
          <w:sz w:val="24"/>
          <w:szCs w:val="24"/>
        </w:rPr>
        <w:t>.</w:t>
      </w:r>
      <w:r w:rsidR="004B322B">
        <w:rPr>
          <w:rFonts w:ascii="Times New Roman" w:hAnsi="Times New Roman" w:cs="Times New Roman"/>
          <w:sz w:val="24"/>
          <w:szCs w:val="24"/>
        </w:rPr>
        <w:t xml:space="preserve"> </w:t>
      </w:r>
      <w:r w:rsidR="004B322B" w:rsidRPr="004B322B">
        <w:rPr>
          <w:rFonts w:ascii="Times New Roman" w:hAnsi="Times New Roman" w:cs="Times New Roman"/>
          <w:color w:val="FF00FF"/>
          <w:sz w:val="24"/>
          <w:szCs w:val="24"/>
        </w:rPr>
        <w:t>Animal use for this project was approved by the University of Vermont Institutional Animal Care and Use Committee (IACUC; protocol #PROTO</w:t>
      </w:r>
      <w:r w:rsidR="004B322B">
        <w:rPr>
          <w:rFonts w:ascii="Times New Roman" w:hAnsi="Times New Roman" w:cs="Times New Roman"/>
          <w:color w:val="FF00FF"/>
          <w:sz w:val="24"/>
          <w:szCs w:val="24"/>
        </w:rPr>
        <w:t>XXXXX</w:t>
      </w:r>
      <w:r w:rsidR="004B322B" w:rsidRPr="004B322B">
        <w:rPr>
          <w:rFonts w:ascii="Times New Roman" w:hAnsi="Times New Roman" w:cs="Times New Roman"/>
          <w:color w:val="FF00FF"/>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3"/>
      <w:r w:rsidRPr="00D03DE9">
        <w:rPr>
          <w:rFonts w:ascii="Times New Roman" w:hAnsi="Times New Roman" w:cs="Times New Roman"/>
          <w:i/>
          <w:iCs/>
          <w:sz w:val="24"/>
          <w:szCs w:val="24"/>
        </w:rPr>
        <w:t>SCC measurement</w:t>
      </w:r>
      <w:commentRangeEnd w:id="3"/>
      <w:r w:rsidR="00CF1926" w:rsidRPr="00D03DE9">
        <w:rPr>
          <w:rStyle w:val="CommentReference"/>
          <w:rFonts w:ascii="Times New Roman" w:hAnsi="Times New Roman" w:cs="Times New Roman"/>
          <w:sz w:val="24"/>
          <w:szCs w:val="24"/>
        </w:rPr>
        <w:commentReference w:id="3"/>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1585565B"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Northeast Laboratory</w:t>
      </w:r>
      <w:r w:rsidR="00333038">
        <w:rPr>
          <w:rFonts w:ascii="Times New Roman" w:hAnsi="Times New Roman" w:cs="Times New Roman"/>
          <w:sz w:val="24"/>
          <w:szCs w:val="24"/>
        </w:rPr>
        <w:t xml:space="preserve"> Services</w:t>
      </w:r>
      <w:r w:rsidR="009E74EA" w:rsidRPr="00D03DE9">
        <w:rPr>
          <w:rFonts w:ascii="Times New Roman" w:hAnsi="Times New Roman" w:cs="Times New Roman"/>
          <w:sz w:val="24"/>
          <w:szCs w:val="24"/>
        </w:rPr>
        <w:t xml:space="preserve">) </w:t>
      </w:r>
      <w:r w:rsidR="0078165A" w:rsidRPr="00D03DE9">
        <w:rPr>
          <w:rFonts w:ascii="Times New Roman" w:hAnsi="Times New Roman" w:cs="Times New Roman"/>
          <w:sz w:val="24"/>
          <w:szCs w:val="24"/>
        </w:rPr>
        <w:t xml:space="preserve">were inoculated with 10 </w:t>
      </w:r>
      <w:proofErr w:type="spellStart"/>
      <w:r w:rsidR="0078165A" w:rsidRPr="00D03DE9">
        <w:rPr>
          <w:rFonts w:ascii="Times New Roman" w:hAnsi="Times New Roman" w:cs="Times New Roman"/>
          <w:sz w:val="24"/>
          <w:szCs w:val="24"/>
        </w:rPr>
        <w:t>μL</w:t>
      </w:r>
      <w:proofErr w:type="spellEnd"/>
      <w:r w:rsidR="0078165A" w:rsidRPr="00D03DE9">
        <w:rPr>
          <w:rFonts w:ascii="Times New Roman" w:hAnsi="Times New Roman" w:cs="Times New Roman"/>
          <w:sz w:val="24"/>
          <w:szCs w:val="24"/>
        </w:rPr>
        <w:t xml:space="preserve">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4610DB">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w:t>
      </w:r>
      <w:proofErr w:type="spellStart"/>
      <w:r w:rsidR="001D7467" w:rsidRPr="00D03DE9">
        <w:rPr>
          <w:rFonts w:ascii="Times New Roman" w:hAnsi="Times New Roman" w:cs="Times New Roman"/>
          <w:sz w:val="24"/>
          <w:szCs w:val="24"/>
        </w:rPr>
        <w:t>Dohoo</w:t>
      </w:r>
      <w:proofErr w:type="spellEnd"/>
      <w:r w:rsidR="001D7467" w:rsidRPr="00D03DE9">
        <w:rPr>
          <w:rFonts w:ascii="Times New Roman" w:hAnsi="Times New Roman" w:cs="Times New Roman"/>
          <w:sz w:val="24"/>
          <w:szCs w:val="24"/>
        </w:rPr>
        <w:t xml:space="preserve">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4"/>
      <w:r w:rsidR="0026038A" w:rsidRPr="00D03DE9">
        <w:rPr>
          <w:rFonts w:ascii="Times New Roman" w:hAnsi="Times New Roman" w:cs="Times New Roman"/>
          <w:sz w:val="24"/>
          <w:szCs w:val="24"/>
        </w:rPr>
        <w:t>(</w:t>
      </w:r>
      <w:r w:rsidR="00770017" w:rsidRPr="00D03DE9">
        <w:rPr>
          <w:rFonts w:ascii="Times New Roman" w:hAnsi="Times New Roman" w:cs="Times New Roman"/>
          <w:sz w:val="24"/>
          <w:szCs w:val="24"/>
        </w:rPr>
        <w:t xml:space="preserve">≤2 CFU </w:t>
      </w:r>
      <w:r w:rsidR="008E73BD" w:rsidRPr="00D03DE9">
        <w:rPr>
          <w:rFonts w:ascii="Times New Roman" w:hAnsi="Times New Roman" w:cs="Times New Roman"/>
          <w:sz w:val="24"/>
          <w:szCs w:val="24"/>
        </w:rPr>
        <w:t xml:space="preserve">on </w:t>
      </w:r>
      <w:r w:rsidR="006B035B" w:rsidRPr="00D03DE9">
        <w:rPr>
          <w:rFonts w:ascii="Times New Roman" w:hAnsi="Times New Roman" w:cs="Times New Roman"/>
          <w:sz w:val="24"/>
          <w:szCs w:val="24"/>
        </w:rPr>
        <w:t>each</w:t>
      </w:r>
      <w:r w:rsidR="008E73BD" w:rsidRPr="00D03DE9">
        <w:rPr>
          <w:rFonts w:ascii="Times New Roman" w:hAnsi="Times New Roman" w:cs="Times New Roman"/>
          <w:sz w:val="24"/>
          <w:szCs w:val="24"/>
        </w:rPr>
        <w:t xml:space="preserve"> plate</w:t>
      </w:r>
      <w:r w:rsidR="006D5979" w:rsidRPr="00D03DE9">
        <w:rPr>
          <w:rFonts w:ascii="Times New Roman" w:hAnsi="Times New Roman" w:cs="Times New Roman"/>
          <w:sz w:val="24"/>
          <w:szCs w:val="24"/>
        </w:rPr>
        <w:t>;</w:t>
      </w:r>
      <w:r w:rsidR="00552389"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on both duplicate</w:t>
      </w:r>
      <w:r w:rsidR="00FE1424" w:rsidRPr="00D03DE9">
        <w:rPr>
          <w:rFonts w:ascii="Times New Roman" w:hAnsi="Times New Roman" w:cs="Times New Roman"/>
          <w:sz w:val="24"/>
          <w:szCs w:val="24"/>
        </w:rPr>
        <w:t xml:space="preserve">s, morphology of isolates </w:t>
      </w:r>
      <w:r w:rsidR="00325BDF" w:rsidRPr="00D03DE9">
        <w:rPr>
          <w:rFonts w:ascii="Times New Roman" w:hAnsi="Times New Roman" w:cs="Times New Roman"/>
          <w:sz w:val="24"/>
          <w:szCs w:val="24"/>
        </w:rPr>
        <w:t xml:space="preserve">on each plate distinct from </w:t>
      </w:r>
      <w:r w:rsidR="00757B59" w:rsidRPr="00D03DE9">
        <w:rPr>
          <w:rFonts w:ascii="Times New Roman" w:hAnsi="Times New Roman" w:cs="Times New Roman"/>
          <w:sz w:val="24"/>
          <w:szCs w:val="24"/>
        </w:rPr>
        <w:t>one an</w:t>
      </w:r>
      <w:r w:rsidR="00325BDF" w:rsidRPr="00D03DE9">
        <w:rPr>
          <w:rFonts w:ascii="Times New Roman" w:hAnsi="Times New Roman" w:cs="Times New Roman"/>
          <w:sz w:val="24"/>
          <w:szCs w:val="24"/>
        </w:rPr>
        <w:t>other</w:t>
      </w:r>
      <w:commentRangeEnd w:id="4"/>
      <w:r w:rsidR="0050712B">
        <w:rPr>
          <w:rStyle w:val="CommentReference"/>
        </w:rPr>
        <w:commentReference w:id="4"/>
      </w:r>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lastRenderedPageBreak/>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6F00EFBF"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4610DB">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w:t>
      </w:r>
      <w:proofErr w:type="spellStart"/>
      <w:r w:rsidR="004F022D" w:rsidRPr="00D03DE9">
        <w:rPr>
          <w:rFonts w:ascii="Times New Roman" w:hAnsi="Times New Roman" w:cs="Times New Roman"/>
          <w:sz w:val="24"/>
          <w:szCs w:val="24"/>
          <w:shd w:val="clear" w:color="auto" w:fill="FFFFFF"/>
        </w:rPr>
        <w:t>Microflex</w:t>
      </w:r>
      <w:proofErr w:type="spellEnd"/>
      <w:r w:rsidR="004F022D" w:rsidRPr="00D03DE9">
        <w:rPr>
          <w:rFonts w:ascii="Times New Roman" w:hAnsi="Times New Roman" w:cs="Times New Roman"/>
          <w:sz w:val="24"/>
          <w:szCs w:val="24"/>
          <w:shd w:val="clear" w:color="auto" w:fill="FFFFFF"/>
        </w:rPr>
        <w:t xml:space="preserv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with Flex Control software (Bruker </w:t>
      </w:r>
      <w:proofErr w:type="spellStart"/>
      <w:r w:rsidR="004F022D" w:rsidRPr="00D03DE9">
        <w:rPr>
          <w:rFonts w:ascii="Times New Roman" w:hAnsi="Times New Roman" w:cs="Times New Roman"/>
          <w:sz w:val="24"/>
          <w:szCs w:val="24"/>
          <w:shd w:val="clear" w:color="auto" w:fill="FFFFFF"/>
        </w:rPr>
        <w:t>Daltonics</w:t>
      </w:r>
      <w:proofErr w:type="spellEnd"/>
      <w:r w:rsidR="004F022D"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r w:rsidR="004F022D" w:rsidRPr="00D03DE9">
        <w:rPr>
          <w:rFonts w:ascii="Times New Roman" w:hAnsi="Times New Roman" w:cs="Times New Roman"/>
          <w:sz w:val="24"/>
          <w:szCs w:val="24"/>
          <w:shd w:val="clear" w:color="auto" w:fill="FFFFFF"/>
        </w:rPr>
        <w:t xml:space="preserve">Generated spectra were assigned a score based on similarity with spectra in 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xml:space="preserve"> by </w:t>
      </w:r>
      <w:r w:rsidR="004F022D" w:rsidRPr="00D03DE9">
        <w:rPr>
          <w:rFonts w:ascii="Times New Roman" w:hAnsi="Times New Roman" w:cs="Times New Roman"/>
          <w:sz w:val="24"/>
          <w:szCs w:val="24"/>
          <w:shd w:val="clear" w:color="auto" w:fill="FFFFFF"/>
        </w:rPr>
        <w:lastRenderedPageBreak/>
        <w:t>MALDI-TOF were speciated using </w:t>
      </w:r>
      <w:proofErr w:type="spellStart"/>
      <w:r w:rsidR="004F022D" w:rsidRPr="00D03DE9">
        <w:rPr>
          <w:rFonts w:ascii="Times New Roman" w:hAnsi="Times New Roman" w:cs="Times New Roman"/>
          <w:i/>
          <w:iCs/>
          <w:sz w:val="24"/>
          <w:szCs w:val="24"/>
          <w:shd w:val="clear" w:color="auto" w:fill="FFFFFF"/>
        </w:rPr>
        <w:t>tuf</w:t>
      </w:r>
      <w:proofErr w:type="spellEnd"/>
      <w:r w:rsidR="004F022D" w:rsidRPr="00D03DE9">
        <w:rPr>
          <w:rFonts w:ascii="Times New Roman" w:hAnsi="Times New Roman" w:cs="Times New Roman"/>
          <w:i/>
          <w:iCs/>
          <w:sz w:val="24"/>
          <w:szCs w:val="24"/>
          <w:shd w:val="clear" w:color="auto" w:fill="FFFFFF"/>
        </w:rPr>
        <w:t>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C999219"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1D2474F0"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4D92CC52" w:rsidR="00766E62" w:rsidRPr="004F3B35" w:rsidRDefault="005F2499"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BB663D"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r w:rsidR="00313612" w:rsidRPr="00D03DE9">
        <w:rPr>
          <w:rFonts w:ascii="Times New Roman" w:hAnsi="Times New Roman" w:cs="Times New Roman"/>
          <w:sz w:val="24"/>
          <w:szCs w:val="24"/>
        </w:rPr>
        <w:t xml:space="preserve">somatic cell </w:t>
      </w:r>
      <w:r w:rsidR="00E54239" w:rsidRPr="00D03DE9">
        <w:rPr>
          <w:rFonts w:ascii="Times New Roman" w:hAnsi="Times New Roman" w:cs="Times New Roman"/>
          <w:sz w:val="24"/>
          <w:szCs w:val="24"/>
        </w:rPr>
        <w:t xml:space="preserve">scores </w:t>
      </w:r>
      <w:r w:rsidR="00313612" w:rsidRPr="00D03DE9">
        <w:rPr>
          <w:rFonts w:ascii="Times New Roman" w:hAnsi="Times New Roman" w:cs="Times New Roman"/>
          <w:sz w:val="24"/>
          <w:szCs w:val="24"/>
        </w:rPr>
        <w:t xml:space="preserve">associated with quarters identified to have single-pathogen intramammary infections with a given </w:t>
      </w:r>
      <w:r w:rsidR="00313612" w:rsidRPr="00D03DE9">
        <w:rPr>
          <w:rFonts w:ascii="Times New Roman" w:hAnsi="Times New Roman" w:cs="Times New Roman"/>
          <w:i/>
          <w:iCs/>
          <w:sz w:val="24"/>
          <w:szCs w:val="24"/>
        </w:rPr>
        <w:t>Staphylococc</w:t>
      </w:r>
      <w:r w:rsidR="00F45991" w:rsidRPr="00D03DE9">
        <w:rPr>
          <w:rFonts w:ascii="Times New Roman" w:hAnsi="Times New Roman" w:cs="Times New Roman"/>
          <w:i/>
          <w:iCs/>
          <w:sz w:val="24"/>
          <w:szCs w:val="24"/>
        </w:rPr>
        <w:t>us</w:t>
      </w:r>
      <w:r w:rsidR="00313612" w:rsidRPr="00D03DE9">
        <w:rPr>
          <w:rFonts w:ascii="Times New Roman" w:hAnsi="Times New Roman" w:cs="Times New Roman"/>
          <w:sz w:val="24"/>
          <w:szCs w:val="24"/>
        </w:rPr>
        <w:t xml:space="preserve"> species</w:t>
      </w:r>
      <w:r w:rsidR="00203206" w:rsidRPr="00D03DE9">
        <w:rPr>
          <w:rFonts w:ascii="Times New Roman" w:hAnsi="Times New Roman" w:cs="Times New Roman"/>
          <w:sz w:val="24"/>
          <w:szCs w:val="24"/>
        </w:rPr>
        <w:t xml:space="preserve"> </w:t>
      </w:r>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w:t>
      </w:r>
      <w:proofErr w:type="spellStart"/>
      <w:r w:rsidR="000F352A" w:rsidRPr="00D03DE9">
        <w:rPr>
          <w:rFonts w:ascii="Times New Roman" w:hAnsi="Times New Roman" w:cs="Times New Roman"/>
          <w:sz w:val="24"/>
          <w:szCs w:val="24"/>
        </w:rPr>
        <w:t>lme</w:t>
      </w:r>
      <w:proofErr w:type="spellEnd"/>
      <w:r w:rsidR="000F352A" w:rsidRPr="00D03DE9">
        <w:rPr>
          <w:rFonts w:ascii="Times New Roman" w:hAnsi="Times New Roman" w:cs="Times New Roman"/>
          <w:sz w:val="24"/>
          <w:szCs w:val="24"/>
        </w:rPr>
        <w:t>” function of the “</w:t>
      </w:r>
      <w:proofErr w:type="spellStart"/>
      <w:r w:rsidR="000F352A" w:rsidRPr="00D03DE9">
        <w:rPr>
          <w:rFonts w:ascii="Times New Roman" w:hAnsi="Times New Roman" w:cs="Times New Roman"/>
          <w:sz w:val="24"/>
          <w:szCs w:val="24"/>
        </w:rPr>
        <w:t>n</w:t>
      </w:r>
      <w:r w:rsidR="00531FA1" w:rsidRPr="00D03DE9">
        <w:rPr>
          <w:rFonts w:ascii="Times New Roman" w:hAnsi="Times New Roman" w:cs="Times New Roman"/>
          <w:sz w:val="24"/>
          <w:szCs w:val="24"/>
        </w:rPr>
        <w:t>lme</w:t>
      </w:r>
      <w:proofErr w:type="spellEnd"/>
      <w:r w:rsidR="00531FA1" w:rsidRPr="00D03DE9">
        <w:rPr>
          <w:rFonts w:ascii="Times New Roman" w:hAnsi="Times New Roman" w:cs="Times New Roman"/>
          <w:sz w:val="24"/>
          <w:szCs w:val="24"/>
        </w:rPr>
        <w:t>”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w:t>
      </w:r>
      <w:r w:rsidR="000B0A8F" w:rsidRPr="00D03DE9">
        <w:rPr>
          <w:rFonts w:ascii="Times New Roman" w:hAnsi="Times New Roman" w:cs="Times New Roman"/>
          <w:sz w:val="24"/>
          <w:szCs w:val="24"/>
        </w:rPr>
        <w:lastRenderedPageBreak/>
        <w:t>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w:t>
      </w:r>
      <w:r w:rsidR="004D2E73" w:rsidRPr="00862695">
        <w:rPr>
          <w:rFonts w:ascii="Times New Roman" w:hAnsi="Times New Roman" w:cs="Times New Roman"/>
          <w:sz w:val="24"/>
          <w:szCs w:val="24"/>
        </w:rPr>
        <w:t xml:space="preserve">to </w:t>
      </w:r>
      <w:r w:rsidR="00E00A2A" w:rsidRPr="00862695">
        <w:rPr>
          <w:rFonts w:ascii="Times New Roman" w:hAnsi="Times New Roman" w:cs="Times New Roman"/>
          <w:sz w:val="24"/>
          <w:szCs w:val="24"/>
        </w:rPr>
        <w:t xml:space="preserve">account for both the correlation between milk samples collected on the same quarter, and for the variation of this correlation with the varying amount of time between sample collections. </w:t>
      </w:r>
      <w:r w:rsidR="00FD4F88" w:rsidRPr="00862695">
        <w:rPr>
          <w:rFonts w:ascii="Times New Roman" w:hAnsi="Times New Roman" w:cs="Times New Roman"/>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00986591"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32A7BAB6"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FE067B" w:rsidRPr="00C40DA2">
        <w:rPr>
          <w:rFonts w:ascii="Times New Roman" w:eastAsia="Times New Roman" w:hAnsi="Times New Roman" w:cs="Times New Roman"/>
          <w:kern w:val="0"/>
          <w:sz w:val="24"/>
          <w:szCs w:val="24"/>
          <w:bdr w:val="none" w:sz="0" w:space="0" w:color="auto" w:frame="1"/>
          <w14:ligatures w14:val="none"/>
        </w:rPr>
        <w:t>DIM as</w:t>
      </w:r>
      <w:r w:rsidR="00155D92" w:rsidRPr="00C40DA2">
        <w:rPr>
          <w:rFonts w:ascii="Times New Roman" w:eastAsia="Times New Roman" w:hAnsi="Times New Roman" w:cs="Times New Roman"/>
          <w:kern w:val="0"/>
          <w:sz w:val="24"/>
          <w:szCs w:val="24"/>
          <w:bdr w:val="none" w:sz="0" w:space="0" w:color="auto" w:frame="1"/>
          <w14:ligatures w14:val="none"/>
        </w:rPr>
        <w:t xml:space="preserve"> a</w:t>
      </w:r>
      <w:r w:rsidRPr="00C40DA2">
        <w:rPr>
          <w:rFonts w:ascii="Times New Roman" w:eastAsia="Times New Roman" w:hAnsi="Times New Roman" w:cs="Times New Roman"/>
          <w:kern w:val="0"/>
          <w:sz w:val="24"/>
          <w:szCs w:val="24"/>
          <w:bdr w:val="none" w:sz="0" w:space="0" w:color="auto" w:frame="1"/>
          <w14:ligatures w14:val="none"/>
        </w:rPr>
        <w:t xml:space="preserve"> cubic term (to correct for the nonlinear relationship</w:t>
      </w:r>
      <w:r w:rsidR="001073B3"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w:t>
      </w:r>
      <w:r w:rsidR="009E1AE4" w:rsidRPr="00C40DA2">
        <w:rPr>
          <w:rFonts w:ascii="Times New Roman" w:eastAsia="Times New Roman" w:hAnsi="Times New Roman" w:cs="Times New Roman"/>
          <w:kern w:val="0"/>
          <w:sz w:val="24"/>
          <w:szCs w:val="24"/>
          <w:bdr w:val="none" w:sz="0" w:space="0" w:color="auto" w:frame="1"/>
          <w14:ligatures w14:val="none"/>
        </w:rPr>
        <w:t>SCS</w:t>
      </w:r>
      <w:r w:rsidRPr="00C40DA2">
        <w:rPr>
          <w:rFonts w:ascii="Times New Roman" w:eastAsia="Times New Roman" w:hAnsi="Times New Roman" w:cs="Times New Roman"/>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proofErr w:type="gram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w:t>
      </w:r>
      <w:proofErr w:type="gramEnd"/>
      <w:r w:rsidRPr="00D03DE9">
        <w:rPr>
          <w:rFonts w:ascii="Times New Roman" w:eastAsia="Times New Roman" w:hAnsi="Times New Roman" w:cs="Times New Roman"/>
          <w:color w:val="000000"/>
          <w:kern w:val="0"/>
          <w:sz w:val="24"/>
          <w:szCs w:val="24"/>
          <w:bdr w:val="none" w:sz="0" w:space="0" w:color="auto" w:frame="1"/>
          <w14:ligatures w14:val="none"/>
        </w:rPr>
        <w:t xml:space="preserv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B86FF4">
        <w:rPr>
          <w:rFonts w:ascii="Times New Roman" w:hAnsi="Times New Roman" w:cs="Times New Roman"/>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B83834">
        <w:rPr>
          <w:rFonts w:ascii="Times New Roman" w:eastAsia="Times New Roman" w:hAnsi="Times New Roman" w:cs="Times New Roman"/>
          <w:color w:val="000000"/>
          <w:kern w:val="0"/>
          <w:sz w:val="24"/>
          <w:szCs w:val="24"/>
          <w:bdr w:val="none" w:sz="0" w:space="0" w:color="auto" w:frame="1"/>
          <w14:ligatures w14:val="none"/>
        </w:rPr>
        <w:t>was</w:t>
      </w:r>
      <w:r w:rsidR="00674050">
        <w:rPr>
          <w:rFonts w:ascii="Times New Roman" w:eastAsia="Times New Roman" w:hAnsi="Times New Roman" w:cs="Times New Roman"/>
          <w:color w:val="000000"/>
          <w:kern w:val="0"/>
          <w:sz w:val="24"/>
          <w:szCs w:val="24"/>
          <w:bdr w:val="none" w:sz="0" w:space="0" w:color="auto" w:frame="1"/>
          <w14:ligatures w14:val="none"/>
        </w:rPr>
        <w:t xml:space="preserve"> </w:t>
      </w:r>
      <w:r w:rsidR="00110D62">
        <w:rPr>
          <w:rFonts w:ascii="Times New Roman" w:eastAsia="Times New Roman" w:hAnsi="Times New Roman" w:cs="Times New Roman"/>
          <w:color w:val="000000"/>
          <w:kern w:val="0"/>
          <w:sz w:val="24"/>
          <w:szCs w:val="24"/>
          <w:bdr w:val="none" w:sz="0" w:space="0" w:color="auto" w:frame="1"/>
          <w14:ligatures w14:val="none"/>
        </w:rPr>
        <w:t>determined using an F-test</w:t>
      </w:r>
      <w:r w:rsidR="00690F04">
        <w:rPr>
          <w:rFonts w:ascii="Times New Roman" w:eastAsia="Times New Roman" w:hAnsi="Times New Roman" w:cs="Times New Roman"/>
          <w:color w:val="000000"/>
          <w:kern w:val="0"/>
          <w:sz w:val="24"/>
          <w:szCs w:val="24"/>
          <w:bdr w:val="none" w:sz="0" w:space="0" w:color="auto" w:frame="1"/>
          <w14:ligatures w14:val="none"/>
        </w:rPr>
        <w:t xml:space="preserve"> </w:t>
      </w:r>
      <w:r w:rsidR="00690F04"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sidR="005C37C6">
        <w:rPr>
          <w:rFonts w:ascii="Times New Roman" w:eastAsia="Times New Roman" w:hAnsi="Times New Roman" w:cs="Times New Roman"/>
          <w:color w:val="000000"/>
          <w:kern w:val="0"/>
          <w:sz w:val="24"/>
          <w:szCs w:val="24"/>
          <w:bdr w:val="none" w:sz="0" w:space="0" w:color="auto" w:frame="1"/>
          <w14:ligatures w14:val="none"/>
        </w:rPr>
        <w:t xml:space="preserve"> </w:t>
      </w:r>
      <w:r w:rsidR="00690F04">
        <w:rPr>
          <w:rFonts w:ascii="Times New Roman" w:eastAsia="Times New Roman" w:hAnsi="Times New Roman" w:cs="Times New Roman"/>
          <w:color w:val="000000"/>
          <w:kern w:val="0"/>
          <w:sz w:val="24"/>
          <w:szCs w:val="24"/>
          <w:bdr w:val="none" w:sz="0" w:space="0" w:color="auto" w:frame="1"/>
          <w14:ligatures w14:val="none"/>
        </w:rPr>
        <w:t xml:space="preserve">and a t-test for </w:t>
      </w:r>
      <w:r w:rsidR="005C37C6">
        <w:rPr>
          <w:rFonts w:ascii="Times New Roman" w:eastAsia="Times New Roman" w:hAnsi="Times New Roman" w:cs="Times New Roman"/>
          <w:color w:val="000000"/>
          <w:kern w:val="0"/>
          <w:sz w:val="24"/>
          <w:szCs w:val="24"/>
          <w:bdr w:val="none" w:sz="0" w:space="0" w:color="auto" w:frame="1"/>
          <w14:ligatures w14:val="none"/>
        </w:rPr>
        <w:t>fixed effects, with significance d</w:t>
      </w:r>
      <w:r w:rsidR="003D2F8A" w:rsidRPr="00D03DE9">
        <w:rPr>
          <w:rFonts w:ascii="Times New Roman" w:eastAsia="Times New Roman" w:hAnsi="Times New Roman" w:cs="Times New Roman"/>
          <w:color w:val="000000"/>
          <w:kern w:val="0"/>
          <w:sz w:val="24"/>
          <w:szCs w:val="24"/>
          <w:bdr w:val="none" w:sz="0" w:space="0" w:color="auto" w:frame="1"/>
          <w14:ligatures w14:val="none"/>
        </w:rPr>
        <w:t>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5039CE">
        <w:rPr>
          <w:rFonts w:ascii="Times New Roman" w:hAnsi="Times New Roman" w:cs="Times New Roman"/>
          <w:sz w:val="24"/>
          <w:szCs w:val="24"/>
        </w:rPr>
        <w:t>Final m</w:t>
      </w:r>
      <w:r w:rsidR="00391442" w:rsidRPr="005039CE">
        <w:rPr>
          <w:rFonts w:ascii="Times New Roman" w:hAnsi="Times New Roman" w:cs="Times New Roman"/>
          <w:sz w:val="24"/>
          <w:szCs w:val="24"/>
        </w:rPr>
        <w:t>odel fit was assesse</w:t>
      </w:r>
      <w:r w:rsidR="0089466E" w:rsidRPr="005039CE">
        <w:rPr>
          <w:rFonts w:ascii="Times New Roman" w:hAnsi="Times New Roman" w:cs="Times New Roman"/>
          <w:sz w:val="24"/>
          <w:szCs w:val="24"/>
        </w:rPr>
        <w:t xml:space="preserve">d </w:t>
      </w:r>
      <w:r w:rsidR="00190B69" w:rsidRPr="005039CE">
        <w:rPr>
          <w:rFonts w:ascii="Times New Roman" w:hAnsi="Times New Roman" w:cs="Times New Roman"/>
          <w:sz w:val="24"/>
          <w:szCs w:val="24"/>
        </w:rPr>
        <w:t xml:space="preserve">by </w:t>
      </w:r>
      <w:r w:rsidR="0089466E" w:rsidRPr="005039CE">
        <w:rPr>
          <w:rFonts w:ascii="Times New Roman" w:hAnsi="Times New Roman" w:cs="Times New Roman"/>
          <w:sz w:val="24"/>
          <w:szCs w:val="24"/>
        </w:rPr>
        <w:t>checking the h</w:t>
      </w:r>
      <w:r w:rsidR="00F04BE3" w:rsidRPr="005039CE">
        <w:rPr>
          <w:rFonts w:ascii="Times New Roman" w:hAnsi="Times New Roman" w:cs="Times New Roman"/>
          <w:sz w:val="24"/>
          <w:szCs w:val="24"/>
        </w:rPr>
        <w:t xml:space="preserve">omoscedasticity </w:t>
      </w:r>
      <w:r w:rsidR="00A4421A" w:rsidRPr="005039CE">
        <w:rPr>
          <w:rFonts w:ascii="Times New Roman" w:hAnsi="Times New Roman" w:cs="Times New Roman"/>
          <w:sz w:val="24"/>
          <w:szCs w:val="24"/>
        </w:rPr>
        <w:t xml:space="preserve">and normality </w:t>
      </w:r>
      <w:r w:rsidR="00F04BE3" w:rsidRPr="005039CE">
        <w:rPr>
          <w:rFonts w:ascii="Times New Roman" w:hAnsi="Times New Roman" w:cs="Times New Roman"/>
          <w:sz w:val="24"/>
          <w:szCs w:val="24"/>
        </w:rPr>
        <w:t xml:space="preserve">of residuals </w:t>
      </w:r>
      <w:r w:rsidR="0089466E" w:rsidRPr="005039CE">
        <w:rPr>
          <w:rFonts w:ascii="Times New Roman" w:hAnsi="Times New Roman" w:cs="Times New Roman"/>
          <w:sz w:val="24"/>
          <w:szCs w:val="24"/>
        </w:rPr>
        <w:t>(</w:t>
      </w:r>
      <w:r w:rsidR="00455D31" w:rsidRPr="005039CE">
        <w:rPr>
          <w:rFonts w:ascii="Times New Roman" w:hAnsi="Times New Roman" w:cs="Times New Roman"/>
          <w:sz w:val="24"/>
          <w:szCs w:val="24"/>
        </w:rPr>
        <w:t>graph</w:t>
      </w:r>
      <w:r w:rsidR="0089466E" w:rsidRPr="005039CE">
        <w:rPr>
          <w:rFonts w:ascii="Times New Roman" w:hAnsi="Times New Roman" w:cs="Times New Roman"/>
          <w:sz w:val="24"/>
          <w:szCs w:val="24"/>
        </w:rPr>
        <w:t>ing</w:t>
      </w:r>
      <w:r w:rsidR="00455D31" w:rsidRPr="005039CE">
        <w:rPr>
          <w:rFonts w:ascii="Times New Roman" w:hAnsi="Times New Roman" w:cs="Times New Roman"/>
          <w:sz w:val="24"/>
          <w:szCs w:val="24"/>
        </w:rPr>
        <w:t xml:space="preserve"> of residuals vs. predicted values</w:t>
      </w:r>
      <w:r w:rsidR="00A4421A" w:rsidRPr="005039CE">
        <w:rPr>
          <w:rFonts w:ascii="Times New Roman" w:hAnsi="Times New Roman" w:cs="Times New Roman"/>
          <w:sz w:val="24"/>
          <w:szCs w:val="24"/>
        </w:rPr>
        <w:t xml:space="preserve"> and Q-Q plots, respectively</w:t>
      </w:r>
      <w:r w:rsidR="0089466E" w:rsidRPr="005039CE">
        <w:rPr>
          <w:rFonts w:ascii="Times New Roman" w:hAnsi="Times New Roman" w:cs="Times New Roman"/>
          <w:sz w:val="24"/>
          <w:szCs w:val="24"/>
        </w:rPr>
        <w:t>)</w:t>
      </w:r>
      <w:r w:rsidR="00A4421A" w:rsidRPr="005039CE">
        <w:rPr>
          <w:rFonts w:ascii="Times New Roman" w:hAnsi="Times New Roman" w:cs="Times New Roman"/>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77FC5246" w14:textId="77777777" w:rsidR="0009369F" w:rsidRDefault="00D27E8D"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BE39AB">
        <w:rPr>
          <w:rFonts w:ascii="Times New Roman" w:eastAsia="Times New Roman" w:hAnsi="Times New Roman" w:cs="Times New Roman"/>
          <w:kern w:val="0"/>
          <w:sz w:val="24"/>
          <w:szCs w:val="24"/>
          <w14:ligatures w14:val="none"/>
        </w:rPr>
        <w:t xml:space="preserve">Staphylococcus </w:t>
      </w:r>
      <w:r w:rsidR="0059791C" w:rsidRPr="00BE39AB">
        <w:rPr>
          <w:rFonts w:ascii="Times New Roman" w:eastAsia="Times New Roman" w:hAnsi="Times New Roman" w:cs="Times New Roman"/>
          <w:kern w:val="0"/>
          <w:sz w:val="24"/>
          <w:szCs w:val="24"/>
          <w14:ligatures w14:val="none"/>
        </w:rPr>
        <w:t xml:space="preserve">and mammaliicoccus </w:t>
      </w:r>
      <w:r w:rsidRPr="00BE39AB">
        <w:rPr>
          <w:rFonts w:ascii="Times New Roman" w:eastAsia="Times New Roman" w:hAnsi="Times New Roman" w:cs="Times New Roman"/>
          <w:kern w:val="0"/>
          <w:sz w:val="24"/>
          <w:szCs w:val="24"/>
          <w14:ligatures w14:val="none"/>
        </w:rPr>
        <w:t xml:space="preserve">species causing IMI with &lt; 5 quarter observations </w:t>
      </w:r>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the data set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w:t>
      </w:r>
      <w:proofErr w:type="spellStart"/>
      <w:r w:rsidR="00E332E7" w:rsidRPr="00BE39AB">
        <w:rPr>
          <w:rFonts w:ascii="Times New Roman" w:eastAsia="Times New Roman" w:hAnsi="Times New Roman" w:cs="Times New Roman"/>
          <w:i/>
          <w:iCs/>
          <w:kern w:val="0"/>
          <w:sz w:val="24"/>
          <w:szCs w:val="24"/>
          <w14:ligatures w14:val="none"/>
        </w:rPr>
        <w:t>fleurettii</w:t>
      </w:r>
      <w:proofErr w:type="spellEnd"/>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w:t>
      </w:r>
      <w:proofErr w:type="spellStart"/>
      <w:r w:rsidR="00E332E7" w:rsidRPr="00BE39AB">
        <w:rPr>
          <w:rFonts w:ascii="Times New Roman" w:eastAsia="Times New Roman" w:hAnsi="Times New Roman" w:cs="Times New Roman"/>
          <w:i/>
          <w:iCs/>
          <w:kern w:val="0"/>
          <w:sz w:val="24"/>
          <w:szCs w:val="24"/>
          <w14:ligatures w14:val="none"/>
        </w:rPr>
        <w:t>vitulinus</w:t>
      </w:r>
      <w:proofErr w:type="spellEnd"/>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w:t>
      </w:r>
      <w:proofErr w:type="spellStart"/>
      <w:r w:rsidR="00E332E7" w:rsidRPr="00BE39AB">
        <w:rPr>
          <w:rFonts w:ascii="Times New Roman" w:eastAsia="Times New Roman" w:hAnsi="Times New Roman" w:cs="Times New Roman"/>
          <w:i/>
          <w:iCs/>
          <w:kern w:val="0"/>
          <w:sz w:val="24"/>
          <w:szCs w:val="24"/>
          <w14:ligatures w14:val="none"/>
        </w:rPr>
        <w:t>gallinarum</w:t>
      </w:r>
      <w:proofErr w:type="spellEnd"/>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w:t>
      </w:r>
      <w:proofErr w:type="spellStart"/>
      <w:r w:rsidR="00E332E7" w:rsidRPr="00BE39AB">
        <w:rPr>
          <w:rFonts w:ascii="Times New Roman" w:eastAsia="Times New Roman" w:hAnsi="Times New Roman" w:cs="Times New Roman"/>
          <w:i/>
          <w:iCs/>
          <w:kern w:val="0"/>
          <w:sz w:val="24"/>
          <w:szCs w:val="24"/>
          <w14:ligatures w14:val="none"/>
        </w:rPr>
        <w:t>pseudintermedius</w:t>
      </w:r>
      <w:proofErr w:type="spellEnd"/>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p>
    <w:p w14:paraId="04467E37" w14:textId="44E94BCF" w:rsidR="00465EC3" w:rsidRPr="00142B4C" w:rsidRDefault="00FF03D9"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r w:rsidR="005C7118">
        <w:rPr>
          <w:rFonts w:ascii="Times New Roman" w:eastAsia="Times New Roman" w:hAnsi="Times New Roman" w:cs="Times New Roman"/>
          <w:kern w:val="0"/>
          <w:sz w:val="24"/>
          <w:szCs w:val="24"/>
          <w14:ligatures w14:val="none"/>
        </w:rPr>
        <w:t xml:space="preserve"> </w:t>
      </w:r>
      <w:commentRangeStart w:id="5"/>
      <w:r w:rsidR="005C7118" w:rsidRPr="00142B4C">
        <w:rPr>
          <w:rFonts w:ascii="Times New Roman" w:eastAsia="Times New Roman" w:hAnsi="Times New Roman" w:cs="Times New Roman"/>
          <w:color w:val="FF66FF"/>
          <w:kern w:val="0"/>
          <w:sz w:val="24"/>
          <w:szCs w:val="24"/>
          <w14:ligatures w14:val="none"/>
        </w:rPr>
        <w:t xml:space="preserve">The </w:t>
      </w:r>
      <w:r w:rsidR="00483EB1" w:rsidRPr="00142B4C">
        <w:rPr>
          <w:rFonts w:ascii="Times New Roman" w:eastAsia="Times New Roman" w:hAnsi="Times New Roman" w:cs="Times New Roman"/>
          <w:color w:val="FF66FF"/>
          <w:kern w:val="0"/>
          <w:sz w:val="24"/>
          <w:szCs w:val="24"/>
          <w14:ligatures w14:val="none"/>
        </w:rPr>
        <w:t xml:space="preserve">observed </w:t>
      </w:r>
      <w:r w:rsidR="005C7118" w:rsidRPr="00142B4C">
        <w:rPr>
          <w:rFonts w:ascii="Times New Roman" w:eastAsia="Times New Roman" w:hAnsi="Times New Roman" w:cs="Times New Roman"/>
          <w:color w:val="FF66FF"/>
          <w:kern w:val="0"/>
          <w:sz w:val="24"/>
          <w:szCs w:val="24"/>
          <w14:ligatures w14:val="none"/>
        </w:rPr>
        <w:t xml:space="preserve">SCS for </w:t>
      </w:r>
      <w:r w:rsidR="005C7118" w:rsidRPr="00142B4C">
        <w:rPr>
          <w:rFonts w:ascii="Times New Roman" w:eastAsia="Times New Roman" w:hAnsi="Times New Roman" w:cs="Times New Roman"/>
          <w:i/>
          <w:iCs/>
          <w:color w:val="FF66FF"/>
          <w:kern w:val="0"/>
          <w:sz w:val="24"/>
          <w:szCs w:val="24"/>
          <w14:ligatures w14:val="none"/>
        </w:rPr>
        <w:t xml:space="preserve">S. chromogenes </w:t>
      </w:r>
      <w:r w:rsidR="00064D6F" w:rsidRPr="00142B4C">
        <w:rPr>
          <w:rFonts w:ascii="Times New Roman" w:eastAsia="Times New Roman" w:hAnsi="Times New Roman" w:cs="Times New Roman"/>
          <w:color w:val="FF66FF"/>
          <w:kern w:val="0"/>
          <w:sz w:val="24"/>
          <w:szCs w:val="24"/>
          <w14:ligatures w14:val="none"/>
        </w:rPr>
        <w:t xml:space="preserve">IMI </w:t>
      </w:r>
      <w:r w:rsidR="005C7118" w:rsidRPr="00142B4C">
        <w:rPr>
          <w:rFonts w:ascii="Times New Roman" w:eastAsia="Times New Roman" w:hAnsi="Times New Roman" w:cs="Times New Roman"/>
          <w:color w:val="FF66FF"/>
          <w:kern w:val="0"/>
          <w:sz w:val="24"/>
          <w:szCs w:val="24"/>
          <w14:ligatures w14:val="none"/>
        </w:rPr>
        <w:t>ranged from -2.64 to 8.93 (median: 3.26)</w:t>
      </w:r>
      <w:r w:rsidR="00064D6F" w:rsidRPr="00142B4C">
        <w:rPr>
          <w:rFonts w:ascii="Times New Roman" w:eastAsia="Times New Roman" w:hAnsi="Times New Roman" w:cs="Times New Roman"/>
          <w:color w:val="FF66FF"/>
          <w:kern w:val="0"/>
          <w:sz w:val="24"/>
          <w:szCs w:val="24"/>
          <w14:ligatures w14:val="none"/>
        </w:rPr>
        <w:t xml:space="preserve">, </w:t>
      </w:r>
      <w:r w:rsidR="0009369F" w:rsidRPr="00142B4C">
        <w:rPr>
          <w:rFonts w:ascii="Times New Roman" w:eastAsia="Times New Roman" w:hAnsi="Times New Roman" w:cs="Times New Roman"/>
          <w:color w:val="FF66FF"/>
          <w:kern w:val="0"/>
          <w:sz w:val="24"/>
          <w:szCs w:val="24"/>
          <w14:ligatures w14:val="none"/>
        </w:rPr>
        <w:t xml:space="preserve">with </w:t>
      </w:r>
      <w:r w:rsidR="00064D6F" w:rsidRPr="00142B4C">
        <w:rPr>
          <w:rFonts w:ascii="Times New Roman" w:eastAsia="Times New Roman" w:hAnsi="Times New Roman" w:cs="Times New Roman"/>
          <w:color w:val="FF66FF"/>
          <w:kern w:val="0"/>
          <w:sz w:val="24"/>
          <w:szCs w:val="24"/>
          <w14:ligatures w14:val="none"/>
        </w:rPr>
        <w:t xml:space="preserve">29.7% of observations of </w:t>
      </w:r>
      <w:r w:rsidR="0009369F" w:rsidRPr="00142B4C">
        <w:rPr>
          <w:rFonts w:ascii="Times New Roman" w:eastAsia="Times New Roman" w:hAnsi="Times New Roman" w:cs="Times New Roman"/>
          <w:color w:val="FF66FF"/>
          <w:kern w:val="0"/>
          <w:sz w:val="24"/>
          <w:szCs w:val="24"/>
          <w14:ligatures w14:val="none"/>
        </w:rPr>
        <w:t>having an</w:t>
      </w:r>
      <w:r w:rsidR="00064D6F" w:rsidRPr="00142B4C">
        <w:rPr>
          <w:rFonts w:ascii="Times New Roman" w:eastAsia="Times New Roman" w:hAnsi="Times New Roman" w:cs="Times New Roman"/>
          <w:color w:val="FF66FF"/>
          <w:kern w:val="0"/>
          <w:sz w:val="24"/>
          <w:szCs w:val="24"/>
          <w14:ligatures w14:val="none"/>
        </w:rPr>
        <w:t xml:space="preserve"> SCS </w:t>
      </w:r>
      <w:r w:rsidR="0009369F" w:rsidRPr="00142B4C">
        <w:rPr>
          <w:rFonts w:ascii="Times New Roman" w:eastAsia="Times New Roman" w:hAnsi="Times New Roman" w:cs="Times New Roman"/>
          <w:color w:val="FF66FF"/>
          <w:kern w:val="0"/>
          <w:sz w:val="24"/>
          <w:szCs w:val="24"/>
          <w14:ligatures w14:val="none"/>
        </w:rPr>
        <w:t xml:space="preserve">≤ </w:t>
      </w:r>
      <w:r w:rsidR="00064D6F" w:rsidRPr="00142B4C">
        <w:rPr>
          <w:rFonts w:ascii="Times New Roman" w:eastAsia="Times New Roman" w:hAnsi="Times New Roman" w:cs="Times New Roman"/>
          <w:color w:val="FF66FF"/>
          <w:kern w:val="0"/>
          <w:sz w:val="24"/>
          <w:szCs w:val="24"/>
          <w14:ligatures w14:val="none"/>
        </w:rPr>
        <w:t>4</w:t>
      </w:r>
      <w:r w:rsidR="0009369F" w:rsidRPr="00142B4C">
        <w:rPr>
          <w:rFonts w:ascii="Times New Roman" w:eastAsia="Times New Roman" w:hAnsi="Times New Roman" w:cs="Times New Roman"/>
          <w:color w:val="FF66FF"/>
          <w:kern w:val="0"/>
          <w:sz w:val="24"/>
          <w:szCs w:val="24"/>
          <w14:ligatures w14:val="none"/>
        </w:rPr>
        <w:t>.</w:t>
      </w:r>
      <w:r w:rsidR="00483EB1" w:rsidRPr="00142B4C">
        <w:rPr>
          <w:rFonts w:ascii="Times New Roman" w:eastAsia="Times New Roman" w:hAnsi="Times New Roman" w:cs="Times New Roman"/>
          <w:color w:val="FF66FF"/>
          <w:kern w:val="0"/>
          <w:sz w:val="24"/>
          <w:szCs w:val="24"/>
          <w14:ligatures w14:val="none"/>
        </w:rPr>
        <w:t xml:space="preserve"> The observed SCS for </w:t>
      </w:r>
      <w:r w:rsidR="00483EB1" w:rsidRPr="00142B4C">
        <w:rPr>
          <w:rFonts w:ascii="Times New Roman" w:eastAsia="Times New Roman" w:hAnsi="Times New Roman" w:cs="Times New Roman"/>
          <w:i/>
          <w:iCs/>
          <w:color w:val="FF66FF"/>
          <w:kern w:val="0"/>
          <w:sz w:val="24"/>
          <w:szCs w:val="24"/>
          <w14:ligatures w14:val="none"/>
        </w:rPr>
        <w:t xml:space="preserve">S. aureus </w:t>
      </w:r>
      <w:r w:rsidR="00483EB1" w:rsidRPr="00142B4C">
        <w:rPr>
          <w:rFonts w:ascii="Times New Roman" w:eastAsia="Times New Roman" w:hAnsi="Times New Roman" w:cs="Times New Roman"/>
          <w:color w:val="FF66FF"/>
          <w:kern w:val="0"/>
          <w:sz w:val="24"/>
          <w:szCs w:val="24"/>
          <w14:ligatures w14:val="none"/>
        </w:rPr>
        <w:t>IMI ranged from -0.64 to 10.49 (median: 5.93)</w:t>
      </w:r>
      <w:r w:rsidR="00142B4C" w:rsidRPr="00142B4C">
        <w:rPr>
          <w:rFonts w:ascii="Times New Roman" w:eastAsia="Times New Roman" w:hAnsi="Times New Roman" w:cs="Times New Roman"/>
          <w:color w:val="FF66FF"/>
          <w:kern w:val="0"/>
          <w:sz w:val="24"/>
          <w:szCs w:val="24"/>
          <w14:ligatures w14:val="none"/>
        </w:rPr>
        <w:t xml:space="preserve">, with </w:t>
      </w:r>
      <w:r w:rsidR="00142B4C" w:rsidRPr="00142B4C">
        <w:rPr>
          <w:rFonts w:ascii="Times New Roman" w:hAnsi="Times New Roman" w:cs="Times New Roman"/>
          <w:color w:val="FF66FF"/>
          <w:sz w:val="24"/>
          <w:szCs w:val="24"/>
        </w:rPr>
        <w:t xml:space="preserve">87.5% </w:t>
      </w:r>
      <w:r w:rsidR="00142B4C" w:rsidRPr="00142B4C">
        <w:rPr>
          <w:rFonts w:ascii="Times New Roman" w:eastAsia="Times New Roman" w:hAnsi="Times New Roman" w:cs="Times New Roman"/>
          <w:color w:val="FF66FF"/>
          <w:kern w:val="0"/>
          <w:sz w:val="24"/>
          <w:szCs w:val="24"/>
          <w14:ligatures w14:val="none"/>
        </w:rPr>
        <w:t>of observations of having an SCS ≤ 4.</w:t>
      </w:r>
      <w:commentRangeEnd w:id="5"/>
      <w:r w:rsidR="00E77E13">
        <w:rPr>
          <w:rStyle w:val="CommentReference"/>
        </w:rPr>
        <w:commentReference w:id="5"/>
      </w:r>
    </w:p>
    <w:p w14:paraId="3B6DF3EE" w14:textId="0959309C"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significant (P = 0.42</w:t>
      </w:r>
      <w:commentRangeStart w:id="6"/>
      <w:commentRangeStart w:id="7"/>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6"/>
      <w:r w:rsidR="008D2548" w:rsidRPr="00D03DE9">
        <w:rPr>
          <w:rStyle w:val="CommentReference"/>
          <w:rFonts w:ascii="Times New Roman" w:hAnsi="Times New Roman" w:cs="Times New Roman"/>
          <w:sz w:val="24"/>
          <w:szCs w:val="24"/>
        </w:rPr>
        <w:commentReference w:id="6"/>
      </w:r>
      <w:commentRangeEnd w:id="7"/>
      <w:r w:rsidR="00E578E1">
        <w:rPr>
          <w:rStyle w:val="CommentReference"/>
        </w:rPr>
        <w:commentReference w:id="7"/>
      </w:r>
    </w:p>
    <w:p w14:paraId="251862DC" w14:textId="497BD2DA"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lastRenderedPageBreak/>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 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1DA66620" w:rsidR="004F3B35" w:rsidRDefault="004F3B35" w:rsidP="00CE7E8E">
      <w:pPr>
        <w:spacing w:line="480" w:lineRule="auto"/>
        <w:ind w:firstLine="360"/>
        <w:rPr>
          <w:ins w:id="8"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36EECBE9" wp14:editId="55222BF1">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3715E181" w14:textId="50451252" w:rsidR="00E37AD0"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5049DA" w:rsidRPr="00D03DE9" w14:paraId="101321FE" w14:textId="77777777" w:rsidTr="00D651FF">
        <w:trPr>
          <w:trHeight w:val="290"/>
        </w:trPr>
        <w:tc>
          <w:tcPr>
            <w:tcW w:w="9360" w:type="dxa"/>
            <w:gridSpan w:val="4"/>
            <w:noWrap/>
            <w:vAlign w:val="bottom"/>
          </w:tcPr>
          <w:p w14:paraId="6CD70621" w14:textId="0F803F48" w:rsidR="005049DA" w:rsidRPr="00AB19CE" w:rsidRDefault="005049DA" w:rsidP="008E32DE">
            <w:pPr>
              <w:rPr>
                <w:rFonts w:ascii="Times New Roman" w:eastAsia="Times New Roman" w:hAnsi="Times New Roman" w:cs="Times New Roman"/>
                <w:color w:val="000000"/>
              </w:rPr>
            </w:pPr>
            <w:bookmarkStart w:id="9"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684F46" w:rsidRPr="00D03DE9" w14:paraId="16EBD87A" w14:textId="77777777" w:rsidTr="00684F46">
        <w:trPr>
          <w:trHeight w:val="432"/>
        </w:trPr>
        <w:tc>
          <w:tcPr>
            <w:tcW w:w="9360" w:type="dxa"/>
            <w:gridSpan w:val="4"/>
            <w:noWrap/>
            <w:vAlign w:val="bottom"/>
          </w:tcPr>
          <w:p w14:paraId="523D5B7E" w14:textId="741B73AA" w:rsidR="00684F46" w:rsidRPr="00AB19CE" w:rsidRDefault="00684F46"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C71CB" w:rsidRPr="00D03DE9" w14:paraId="29841351" w14:textId="77777777" w:rsidTr="006D408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6D408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6D408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6D408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620"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6D408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6D408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6D408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6D408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6D408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6D408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6D408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6D408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6D408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6D408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6D408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620"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6D408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620"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6D408F" w:rsidRPr="00D03DE9" w14:paraId="54F3BC6B" w14:textId="77777777" w:rsidTr="006D408F">
        <w:trPr>
          <w:trHeight w:val="540"/>
        </w:trPr>
        <w:tc>
          <w:tcPr>
            <w:tcW w:w="2070" w:type="dxa"/>
            <w:noWrap/>
            <w:vAlign w:val="bottom"/>
          </w:tcPr>
          <w:p w14:paraId="7CE8197F" w14:textId="3F2941A2" w:rsidR="006D408F" w:rsidRPr="005303D9" w:rsidRDefault="006D408F"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3F7B8651" w14:textId="0BC85A29" w:rsidR="006D408F" w:rsidRPr="005303D9" w:rsidRDefault="006D408F"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3708500C" w14:textId="02D4F9B0" w:rsidR="006D408F" w:rsidRPr="005303D9" w:rsidRDefault="006D408F" w:rsidP="002F639E">
            <w:pPr>
              <w:rPr>
                <w:rFonts w:ascii="Times New Roman" w:hAnsi="Times New Roman" w:cs="Times New Roman"/>
              </w:rPr>
            </w:pPr>
          </w:p>
        </w:tc>
      </w:tr>
      <w:tr w:rsidR="00867035" w:rsidRPr="00D03DE9" w14:paraId="5811D9FD" w14:textId="77777777" w:rsidTr="006D408F">
        <w:trPr>
          <w:trHeight w:val="290"/>
        </w:trPr>
        <w:tc>
          <w:tcPr>
            <w:tcW w:w="2070" w:type="dxa"/>
            <w:noWrap/>
            <w:vAlign w:val="bottom"/>
          </w:tcPr>
          <w:p w14:paraId="504F7AA4" w14:textId="32553F2D" w:rsidR="00867035" w:rsidRPr="00710DD7" w:rsidRDefault="00867035"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308DA0A2" w14:textId="77777777" w:rsidR="00867035" w:rsidRPr="00710DD7" w:rsidRDefault="00867035"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0429F111" w14:textId="70816F09" w:rsidR="00867035" w:rsidRPr="00710DD7" w:rsidRDefault="00867035"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867035" w:rsidRPr="00D03DE9" w14:paraId="5C32AD0A" w14:textId="77777777" w:rsidTr="006D408F">
        <w:trPr>
          <w:trHeight w:val="290"/>
        </w:trPr>
        <w:tc>
          <w:tcPr>
            <w:tcW w:w="2070" w:type="dxa"/>
            <w:noWrap/>
            <w:vAlign w:val="bottom"/>
          </w:tcPr>
          <w:p w14:paraId="0BC10554" w14:textId="2F2E550A" w:rsidR="00867035" w:rsidRPr="00710DD7" w:rsidRDefault="00867035"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258FD4B8" w14:textId="77777777" w:rsidR="00867035" w:rsidRPr="00710DD7" w:rsidRDefault="00867035"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4F3916F6" w14:textId="1A78C0F9" w:rsidR="00867035" w:rsidRPr="00710DD7" w:rsidRDefault="00867035" w:rsidP="00E933E7">
            <w:pPr>
              <w:pStyle w:val="HTMLPreformatted"/>
              <w:shd w:val="clear" w:color="auto" w:fill="FFFFFF"/>
              <w:wordWrap w:val="0"/>
              <w:rPr>
                <w:rFonts w:ascii="Times New Roman" w:hAnsi="Times New Roman" w:cs="Times New Roman"/>
                <w:color w:val="000000"/>
                <w:sz w:val="22"/>
                <w:szCs w:val="22"/>
              </w:rPr>
            </w:pPr>
          </w:p>
        </w:tc>
      </w:tr>
      <w:tr w:rsidR="00867035" w:rsidRPr="00D03DE9" w14:paraId="3087D5A8" w14:textId="77777777" w:rsidTr="006D408F">
        <w:trPr>
          <w:trHeight w:val="290"/>
        </w:trPr>
        <w:tc>
          <w:tcPr>
            <w:tcW w:w="2070" w:type="dxa"/>
            <w:noWrap/>
            <w:vAlign w:val="bottom"/>
          </w:tcPr>
          <w:p w14:paraId="44A90DF1" w14:textId="3BD5C037" w:rsidR="00867035" w:rsidRPr="00710DD7" w:rsidRDefault="00867035"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5CF187DA" w14:textId="77777777" w:rsidR="00867035" w:rsidRPr="00710DD7" w:rsidRDefault="00867035"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3220D493" w14:textId="066B498E" w:rsidR="00867035" w:rsidRPr="00710DD7" w:rsidRDefault="00867035" w:rsidP="008E32DE">
            <w:pPr>
              <w:rPr>
                <w:rFonts w:ascii="Times New Roman" w:hAnsi="Times New Roman" w:cs="Times New Roman"/>
              </w:rPr>
            </w:pP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9"/>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10"/>
            <w:commentRangeStart w:id="11"/>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10"/>
            <w:r w:rsidR="00E578E1">
              <w:rPr>
                <w:rStyle w:val="CommentReference"/>
              </w:rPr>
              <w:commentReference w:id="10"/>
            </w:r>
            <w:commentRangeEnd w:id="11"/>
            <w:r w:rsidR="003D2DA5">
              <w:rPr>
                <w:rStyle w:val="CommentReference"/>
              </w:rPr>
              <w:commentReference w:id="11"/>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proofErr w:type="gramStart"/>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proofErr w:type="gramStart"/>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proofErr w:type="gramStart"/>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w:t>
            </w:r>
            <w:proofErr w:type="gramEnd"/>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lastRenderedPageBreak/>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6C1F9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2T10:52:00Z" w:initials="CJ">
    <w:p w14:paraId="335B9202" w14:textId="2D9045F0"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 w:author="John Barlow" w:date="2024-03-19T04:16:00Z" w:initials="JB">
    <w:p w14:paraId="32DEE152" w14:textId="77777777" w:rsidR="0050712B" w:rsidRDefault="0050712B" w:rsidP="00596B51">
      <w:pPr>
        <w:pStyle w:val="CommentText"/>
      </w:pPr>
      <w:r>
        <w:rPr>
          <w:rStyle w:val="CommentReference"/>
        </w:rPr>
        <w:annotationRef/>
      </w:r>
      <w:r>
        <w:t>Keep for now</w:t>
      </w:r>
    </w:p>
  </w:comment>
  <w:comment w:id="3" w:author="Caitlin Jeffrey" w:date="2024-03-12T10:53:00Z" w:initials="CJ">
    <w:p w14:paraId="7DD637D6" w14:textId="6C12FA21"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4" w:author="John Barlow" w:date="2024-03-19T04:20:00Z" w:initials="JB">
    <w:p w14:paraId="1B2F378F" w14:textId="77777777" w:rsidR="0050712B" w:rsidRDefault="0050712B" w:rsidP="008079C8">
      <w:pPr>
        <w:pStyle w:val="CommentText"/>
      </w:pPr>
      <w:r>
        <w:rPr>
          <w:rStyle w:val="CommentReference"/>
        </w:rPr>
        <w:annotationRef/>
      </w:r>
      <w:r>
        <w:t xml:space="preserve">This is confusion </w:t>
      </w:r>
    </w:p>
  </w:comment>
  <w:comment w:id="5" w:author="Caitlin Jeffrey" w:date="2024-03-22T15:34:00Z" w:initials="CJ">
    <w:p w14:paraId="2A7DF514" w14:textId="2BAFF1F1" w:rsidR="00E77E13" w:rsidRDefault="00E77E13">
      <w:pPr>
        <w:pStyle w:val="CommentText"/>
      </w:pPr>
      <w:r>
        <w:rPr>
          <w:rStyle w:val="CommentReference"/>
        </w:rPr>
        <w:annotationRef/>
      </w:r>
      <w:r>
        <w:t>This has been added since you last read the Results section</w:t>
      </w:r>
    </w:p>
  </w:comment>
  <w:comment w:id="6"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7" w:author="John Barlow" w:date="2024-03-19T04:57:00Z" w:initials="JB">
    <w:p w14:paraId="2225C3C4" w14:textId="77777777" w:rsidR="00E578E1" w:rsidRDefault="00E578E1" w:rsidP="004B4B71">
      <w:pPr>
        <w:pStyle w:val="CommentText"/>
      </w:pPr>
      <w:r>
        <w:rPr>
          <w:rStyle w:val="CommentReference"/>
        </w:rPr>
        <w:annotationRef/>
      </w:r>
      <w:r>
        <w:t xml:space="preserve">I like this </w:t>
      </w:r>
    </w:p>
  </w:comment>
  <w:comment w:id="10" w:author="John Barlow" w:date="2024-03-19T05:03:00Z" w:initials="JB">
    <w:p w14:paraId="4103549F" w14:textId="77777777" w:rsidR="00E578E1" w:rsidRDefault="00E578E1" w:rsidP="002A3885">
      <w:pPr>
        <w:pStyle w:val="CommentText"/>
      </w:pPr>
      <w:r>
        <w:rPr>
          <w:rStyle w:val="CommentReference"/>
        </w:rPr>
        <w:annotationRef/>
      </w:r>
      <w:r>
        <w:t>I love that you explore alternatives - I like this version better, but if others disagree I am not wedded to this version</w:t>
      </w:r>
    </w:p>
  </w:comment>
  <w:comment w:id="11" w:author="Caitlin Jeffrey" w:date="2024-03-22T10:47:00Z" w:initials="CJ">
    <w:p w14:paraId="667194A2" w14:textId="283E5F1F" w:rsidR="003D2DA5" w:rsidRDefault="003D2DA5">
      <w:pPr>
        <w:pStyle w:val="CommentText"/>
      </w:pPr>
      <w:r>
        <w:rPr>
          <w:rStyle w:val="CommentReference"/>
        </w:rPr>
        <w:annotationRef/>
      </w:r>
      <w:r>
        <w:t>Cool! I’ll leave them both for now, see if anyone has a</w:t>
      </w:r>
      <w:r w:rsidR="009D242A">
        <w:t xml:space="preserve"> strong </w:t>
      </w:r>
      <w:r>
        <w:t>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B9202" w15:done="0"/>
  <w15:commentEx w15:paraId="32DEE152" w15:paraIdParent="335B9202" w15:done="0"/>
  <w15:commentEx w15:paraId="7DD637D6" w15:done="0"/>
  <w15:commentEx w15:paraId="1B2F378F" w15:done="0"/>
  <w15:commentEx w15:paraId="2A7DF514" w15:done="0"/>
  <w15:commentEx w15:paraId="698206FF" w15:done="0"/>
  <w15:commentEx w15:paraId="2225C3C4" w15:paraIdParent="698206FF" w15:done="0"/>
  <w15:commentEx w15:paraId="4103549F" w15:done="0"/>
  <w15:commentEx w15:paraId="667194A2" w15:paraIdParent="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0294F0" w16cex:dateUtc="2024-03-12T14:52:00Z"/>
  <w16cex:commentExtensible w16cex:durableId="29A39029" w16cex:dateUtc="2024-03-19T08:16:00Z"/>
  <w16cex:commentExtensible w16cex:durableId="43CF2798" w16cex:dateUtc="2024-03-12T14:53:00Z"/>
  <w16cex:commentExtensible w16cex:durableId="29A39115" w16cex:dateUtc="2024-03-19T08:20:00Z"/>
  <w16cex:commentExtensible w16cex:durableId="4EA7E430" w16cex:dateUtc="2024-03-22T19:34:00Z"/>
  <w16cex:commentExtensible w16cex:durableId="64F90179" w16cex:dateUtc="2024-03-12T15:58:00Z"/>
  <w16cex:commentExtensible w16cex:durableId="29A399C9" w16cex:dateUtc="2024-03-19T08:57: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B9202" w16cid:durableId="000294F0"/>
  <w16cid:commentId w16cid:paraId="32DEE152" w16cid:durableId="29A39029"/>
  <w16cid:commentId w16cid:paraId="7DD637D6" w16cid:durableId="43CF2798"/>
  <w16cid:commentId w16cid:paraId="1B2F378F" w16cid:durableId="29A39115"/>
  <w16cid:commentId w16cid:paraId="2A7DF514" w16cid:durableId="4EA7E430"/>
  <w16cid:commentId w16cid:paraId="698206FF" w16cid:durableId="64F90179"/>
  <w16cid:commentId w16cid:paraId="2225C3C4" w16cid:durableId="29A399C9"/>
  <w16cid:commentId w16cid:paraId="4103549F" w16cid:durableId="29A39B1D"/>
  <w16cid:commentId w16cid:paraId="667194A2" w16cid:durableId="56118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ABFA8" w14:textId="77777777" w:rsidR="006C1F97" w:rsidRDefault="006C1F97" w:rsidP="00144564">
      <w:pPr>
        <w:spacing w:after="0" w:line="240" w:lineRule="auto"/>
      </w:pPr>
      <w:r>
        <w:separator/>
      </w:r>
    </w:p>
  </w:endnote>
  <w:endnote w:type="continuationSeparator" w:id="0">
    <w:p w14:paraId="2C05066A" w14:textId="77777777" w:rsidR="006C1F97" w:rsidRDefault="006C1F97"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881EF" w14:textId="77777777" w:rsidR="006C1F97" w:rsidRDefault="006C1F97" w:rsidP="00144564">
      <w:pPr>
        <w:spacing w:after="0" w:line="240" w:lineRule="auto"/>
      </w:pPr>
      <w:r>
        <w:separator/>
      </w:r>
    </w:p>
  </w:footnote>
  <w:footnote w:type="continuationSeparator" w:id="0">
    <w:p w14:paraId="00F48C4A" w14:textId="77777777" w:rsidR="006C1F97" w:rsidRDefault="006C1F97"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3"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2"/>
  </w:num>
  <w:num w:numId="2" w16cid:durableId="1960064800">
    <w:abstractNumId w:val="1"/>
  </w:num>
  <w:num w:numId="3" w16cid:durableId="1907376425">
    <w:abstractNumId w:val="4"/>
  </w:num>
  <w:num w:numId="4" w16cid:durableId="762069992">
    <w:abstractNumId w:val="3"/>
  </w:num>
  <w:num w:numId="5" w16cid:durableId="2424935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21893"/>
    <w:rsid w:val="00021B8D"/>
    <w:rsid w:val="00021E15"/>
    <w:rsid w:val="000231F1"/>
    <w:rsid w:val="0002668C"/>
    <w:rsid w:val="00026A61"/>
    <w:rsid w:val="00027F14"/>
    <w:rsid w:val="000306EE"/>
    <w:rsid w:val="000367AA"/>
    <w:rsid w:val="00037439"/>
    <w:rsid w:val="000410F8"/>
    <w:rsid w:val="00045E88"/>
    <w:rsid w:val="000464A0"/>
    <w:rsid w:val="000529F4"/>
    <w:rsid w:val="00054C30"/>
    <w:rsid w:val="0005531B"/>
    <w:rsid w:val="00055E73"/>
    <w:rsid w:val="00056824"/>
    <w:rsid w:val="00056F54"/>
    <w:rsid w:val="000574D9"/>
    <w:rsid w:val="00057A44"/>
    <w:rsid w:val="00063547"/>
    <w:rsid w:val="00063A4B"/>
    <w:rsid w:val="00063A69"/>
    <w:rsid w:val="00064D64"/>
    <w:rsid w:val="00064D6F"/>
    <w:rsid w:val="000652DC"/>
    <w:rsid w:val="00065C31"/>
    <w:rsid w:val="000734D1"/>
    <w:rsid w:val="00083F60"/>
    <w:rsid w:val="00087EED"/>
    <w:rsid w:val="0009254B"/>
    <w:rsid w:val="0009300F"/>
    <w:rsid w:val="0009369F"/>
    <w:rsid w:val="00096C5E"/>
    <w:rsid w:val="00097AEC"/>
    <w:rsid w:val="000A0C34"/>
    <w:rsid w:val="000A63EC"/>
    <w:rsid w:val="000B0A8F"/>
    <w:rsid w:val="000B1015"/>
    <w:rsid w:val="000B327E"/>
    <w:rsid w:val="000B6EAB"/>
    <w:rsid w:val="000C123F"/>
    <w:rsid w:val="000C37D2"/>
    <w:rsid w:val="000C68F8"/>
    <w:rsid w:val="000D3B30"/>
    <w:rsid w:val="000D643C"/>
    <w:rsid w:val="000D698A"/>
    <w:rsid w:val="000E0808"/>
    <w:rsid w:val="000E13E2"/>
    <w:rsid w:val="000E37E2"/>
    <w:rsid w:val="000E61C6"/>
    <w:rsid w:val="000E723A"/>
    <w:rsid w:val="000E766F"/>
    <w:rsid w:val="000F0764"/>
    <w:rsid w:val="000F3228"/>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0D62"/>
    <w:rsid w:val="00112523"/>
    <w:rsid w:val="001172A9"/>
    <w:rsid w:val="0011793A"/>
    <w:rsid w:val="00117BB6"/>
    <w:rsid w:val="00120BA9"/>
    <w:rsid w:val="00130456"/>
    <w:rsid w:val="001305A2"/>
    <w:rsid w:val="00133AC9"/>
    <w:rsid w:val="001366BE"/>
    <w:rsid w:val="00136C05"/>
    <w:rsid w:val="00142B4C"/>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3A6"/>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6B2"/>
    <w:rsid w:val="0021631B"/>
    <w:rsid w:val="002171AC"/>
    <w:rsid w:val="00221711"/>
    <w:rsid w:val="00221F58"/>
    <w:rsid w:val="00222F91"/>
    <w:rsid w:val="002270C8"/>
    <w:rsid w:val="00231999"/>
    <w:rsid w:val="002332F6"/>
    <w:rsid w:val="00237B4B"/>
    <w:rsid w:val="00241AD3"/>
    <w:rsid w:val="0024555B"/>
    <w:rsid w:val="002501C7"/>
    <w:rsid w:val="00250AD9"/>
    <w:rsid w:val="00253CEB"/>
    <w:rsid w:val="00256E41"/>
    <w:rsid w:val="00257664"/>
    <w:rsid w:val="0026038A"/>
    <w:rsid w:val="00262654"/>
    <w:rsid w:val="00262A6B"/>
    <w:rsid w:val="002644D8"/>
    <w:rsid w:val="00264D77"/>
    <w:rsid w:val="00266769"/>
    <w:rsid w:val="00270348"/>
    <w:rsid w:val="00270E3E"/>
    <w:rsid w:val="00272341"/>
    <w:rsid w:val="00273638"/>
    <w:rsid w:val="002763DD"/>
    <w:rsid w:val="00276FE8"/>
    <w:rsid w:val="00277996"/>
    <w:rsid w:val="0028099E"/>
    <w:rsid w:val="002822FD"/>
    <w:rsid w:val="002863FA"/>
    <w:rsid w:val="00286526"/>
    <w:rsid w:val="00286946"/>
    <w:rsid w:val="00290CB5"/>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639E"/>
    <w:rsid w:val="002F7108"/>
    <w:rsid w:val="00302682"/>
    <w:rsid w:val="00302F77"/>
    <w:rsid w:val="00303FF0"/>
    <w:rsid w:val="00306CFE"/>
    <w:rsid w:val="00307C31"/>
    <w:rsid w:val="00310695"/>
    <w:rsid w:val="0031076C"/>
    <w:rsid w:val="003126ED"/>
    <w:rsid w:val="00312B8D"/>
    <w:rsid w:val="00313612"/>
    <w:rsid w:val="00317718"/>
    <w:rsid w:val="0032004D"/>
    <w:rsid w:val="00320EDC"/>
    <w:rsid w:val="00323EC9"/>
    <w:rsid w:val="00324651"/>
    <w:rsid w:val="00325BDF"/>
    <w:rsid w:val="00326675"/>
    <w:rsid w:val="00326F14"/>
    <w:rsid w:val="00327495"/>
    <w:rsid w:val="0033043F"/>
    <w:rsid w:val="00333038"/>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80"/>
    <w:rsid w:val="003B0831"/>
    <w:rsid w:val="003B17EA"/>
    <w:rsid w:val="003B2EBD"/>
    <w:rsid w:val="003B35B0"/>
    <w:rsid w:val="003B3BC3"/>
    <w:rsid w:val="003B4AAF"/>
    <w:rsid w:val="003B539C"/>
    <w:rsid w:val="003C3E86"/>
    <w:rsid w:val="003C46A2"/>
    <w:rsid w:val="003C471D"/>
    <w:rsid w:val="003C4BC0"/>
    <w:rsid w:val="003C5D51"/>
    <w:rsid w:val="003C63B5"/>
    <w:rsid w:val="003D2DA5"/>
    <w:rsid w:val="003D2F8A"/>
    <w:rsid w:val="003D3FA5"/>
    <w:rsid w:val="003D44E5"/>
    <w:rsid w:val="003D72DD"/>
    <w:rsid w:val="003E0378"/>
    <w:rsid w:val="003E03D3"/>
    <w:rsid w:val="003E4934"/>
    <w:rsid w:val="003E71E1"/>
    <w:rsid w:val="003F1CED"/>
    <w:rsid w:val="003F20C0"/>
    <w:rsid w:val="003F3542"/>
    <w:rsid w:val="003F5E25"/>
    <w:rsid w:val="003F6FAB"/>
    <w:rsid w:val="00400D67"/>
    <w:rsid w:val="0040167C"/>
    <w:rsid w:val="00402705"/>
    <w:rsid w:val="00402BED"/>
    <w:rsid w:val="00403A92"/>
    <w:rsid w:val="00403E2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4916"/>
    <w:rsid w:val="00455D31"/>
    <w:rsid w:val="0045723D"/>
    <w:rsid w:val="00460CA6"/>
    <w:rsid w:val="004610DB"/>
    <w:rsid w:val="00464AA6"/>
    <w:rsid w:val="00464CA1"/>
    <w:rsid w:val="00465EC3"/>
    <w:rsid w:val="00471387"/>
    <w:rsid w:val="00471DD6"/>
    <w:rsid w:val="004742ED"/>
    <w:rsid w:val="004802E5"/>
    <w:rsid w:val="00483EB1"/>
    <w:rsid w:val="0048795E"/>
    <w:rsid w:val="00492095"/>
    <w:rsid w:val="00492B87"/>
    <w:rsid w:val="00493525"/>
    <w:rsid w:val="00495B19"/>
    <w:rsid w:val="004A0640"/>
    <w:rsid w:val="004A27BF"/>
    <w:rsid w:val="004B18C0"/>
    <w:rsid w:val="004B20C4"/>
    <w:rsid w:val="004B322B"/>
    <w:rsid w:val="004C1167"/>
    <w:rsid w:val="004C13C0"/>
    <w:rsid w:val="004C177F"/>
    <w:rsid w:val="004C3026"/>
    <w:rsid w:val="004C4648"/>
    <w:rsid w:val="004D0728"/>
    <w:rsid w:val="004D0DEC"/>
    <w:rsid w:val="004D211B"/>
    <w:rsid w:val="004D2E73"/>
    <w:rsid w:val="004D2F69"/>
    <w:rsid w:val="004D31E5"/>
    <w:rsid w:val="004D3910"/>
    <w:rsid w:val="004D44B6"/>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39CE"/>
    <w:rsid w:val="005049DA"/>
    <w:rsid w:val="00506DC1"/>
    <w:rsid w:val="00506EC2"/>
    <w:rsid w:val="0050712B"/>
    <w:rsid w:val="0051446A"/>
    <w:rsid w:val="005144EC"/>
    <w:rsid w:val="005155A4"/>
    <w:rsid w:val="00517A52"/>
    <w:rsid w:val="00520BC6"/>
    <w:rsid w:val="00520F05"/>
    <w:rsid w:val="0052137E"/>
    <w:rsid w:val="00522938"/>
    <w:rsid w:val="005303D9"/>
    <w:rsid w:val="00531FA1"/>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6FBE"/>
    <w:rsid w:val="005A789A"/>
    <w:rsid w:val="005B0804"/>
    <w:rsid w:val="005B2839"/>
    <w:rsid w:val="005B41A1"/>
    <w:rsid w:val="005B4936"/>
    <w:rsid w:val="005B6BAC"/>
    <w:rsid w:val="005C091E"/>
    <w:rsid w:val="005C1B75"/>
    <w:rsid w:val="005C37C6"/>
    <w:rsid w:val="005C407B"/>
    <w:rsid w:val="005C4111"/>
    <w:rsid w:val="005C5A9D"/>
    <w:rsid w:val="005C61C7"/>
    <w:rsid w:val="005C7118"/>
    <w:rsid w:val="005D1F0F"/>
    <w:rsid w:val="005D4614"/>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4050"/>
    <w:rsid w:val="00675EFA"/>
    <w:rsid w:val="0067673A"/>
    <w:rsid w:val="00677825"/>
    <w:rsid w:val="00680177"/>
    <w:rsid w:val="006806EB"/>
    <w:rsid w:val="00680DF3"/>
    <w:rsid w:val="00684F46"/>
    <w:rsid w:val="00685813"/>
    <w:rsid w:val="00690F04"/>
    <w:rsid w:val="00696AC7"/>
    <w:rsid w:val="006A17B4"/>
    <w:rsid w:val="006A199E"/>
    <w:rsid w:val="006A6932"/>
    <w:rsid w:val="006A7AC3"/>
    <w:rsid w:val="006A7E62"/>
    <w:rsid w:val="006B035B"/>
    <w:rsid w:val="006B0E59"/>
    <w:rsid w:val="006B1106"/>
    <w:rsid w:val="006B1944"/>
    <w:rsid w:val="006B4AD5"/>
    <w:rsid w:val="006B6F22"/>
    <w:rsid w:val="006C04F4"/>
    <w:rsid w:val="006C1F97"/>
    <w:rsid w:val="006C261E"/>
    <w:rsid w:val="006C3A38"/>
    <w:rsid w:val="006C3DC5"/>
    <w:rsid w:val="006D38FB"/>
    <w:rsid w:val="006D408F"/>
    <w:rsid w:val="006D4D16"/>
    <w:rsid w:val="006D530F"/>
    <w:rsid w:val="006D5979"/>
    <w:rsid w:val="006E22F6"/>
    <w:rsid w:val="006E2631"/>
    <w:rsid w:val="006E2B95"/>
    <w:rsid w:val="006E3467"/>
    <w:rsid w:val="006E5E79"/>
    <w:rsid w:val="006F21FF"/>
    <w:rsid w:val="006F3302"/>
    <w:rsid w:val="006F4CCF"/>
    <w:rsid w:val="006F5B4F"/>
    <w:rsid w:val="006F5FDF"/>
    <w:rsid w:val="006F60C2"/>
    <w:rsid w:val="00702E53"/>
    <w:rsid w:val="00704DAC"/>
    <w:rsid w:val="00707656"/>
    <w:rsid w:val="00710DD7"/>
    <w:rsid w:val="00717E5F"/>
    <w:rsid w:val="00717F63"/>
    <w:rsid w:val="0072390D"/>
    <w:rsid w:val="00723EB1"/>
    <w:rsid w:val="00727C91"/>
    <w:rsid w:val="00732BC1"/>
    <w:rsid w:val="0073771C"/>
    <w:rsid w:val="00743793"/>
    <w:rsid w:val="00743B14"/>
    <w:rsid w:val="007474AC"/>
    <w:rsid w:val="00750ACE"/>
    <w:rsid w:val="00754396"/>
    <w:rsid w:val="0075656B"/>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B7E9B"/>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54D"/>
    <w:rsid w:val="007F5CD9"/>
    <w:rsid w:val="00802392"/>
    <w:rsid w:val="008061E8"/>
    <w:rsid w:val="0080641F"/>
    <w:rsid w:val="00806FFC"/>
    <w:rsid w:val="00812D30"/>
    <w:rsid w:val="00812E5F"/>
    <w:rsid w:val="00813BC1"/>
    <w:rsid w:val="00816DEF"/>
    <w:rsid w:val="00820078"/>
    <w:rsid w:val="00821335"/>
    <w:rsid w:val="0082295F"/>
    <w:rsid w:val="00822AD3"/>
    <w:rsid w:val="008274F2"/>
    <w:rsid w:val="00830EF6"/>
    <w:rsid w:val="00836232"/>
    <w:rsid w:val="0083724A"/>
    <w:rsid w:val="00841A0E"/>
    <w:rsid w:val="00842649"/>
    <w:rsid w:val="008431BA"/>
    <w:rsid w:val="0084375E"/>
    <w:rsid w:val="00843A0F"/>
    <w:rsid w:val="00846FDF"/>
    <w:rsid w:val="00847304"/>
    <w:rsid w:val="00850568"/>
    <w:rsid w:val="00853860"/>
    <w:rsid w:val="008539BA"/>
    <w:rsid w:val="0085739B"/>
    <w:rsid w:val="008607D2"/>
    <w:rsid w:val="00860D81"/>
    <w:rsid w:val="00862428"/>
    <w:rsid w:val="00862695"/>
    <w:rsid w:val="00864060"/>
    <w:rsid w:val="00865965"/>
    <w:rsid w:val="00865F97"/>
    <w:rsid w:val="0086620A"/>
    <w:rsid w:val="00866EDB"/>
    <w:rsid w:val="00867035"/>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0B4D"/>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D242A"/>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5E51"/>
    <w:rsid w:val="00A26F99"/>
    <w:rsid w:val="00A324A5"/>
    <w:rsid w:val="00A35C1B"/>
    <w:rsid w:val="00A35D21"/>
    <w:rsid w:val="00A374ED"/>
    <w:rsid w:val="00A43D79"/>
    <w:rsid w:val="00A4421A"/>
    <w:rsid w:val="00A44816"/>
    <w:rsid w:val="00A458BE"/>
    <w:rsid w:val="00A51E05"/>
    <w:rsid w:val="00A53781"/>
    <w:rsid w:val="00A55E52"/>
    <w:rsid w:val="00A64010"/>
    <w:rsid w:val="00A67C26"/>
    <w:rsid w:val="00A70481"/>
    <w:rsid w:val="00A71765"/>
    <w:rsid w:val="00A7277C"/>
    <w:rsid w:val="00A740EB"/>
    <w:rsid w:val="00A76318"/>
    <w:rsid w:val="00A831CF"/>
    <w:rsid w:val="00A85659"/>
    <w:rsid w:val="00A86C5A"/>
    <w:rsid w:val="00A879F5"/>
    <w:rsid w:val="00A924B5"/>
    <w:rsid w:val="00A92E72"/>
    <w:rsid w:val="00A96B47"/>
    <w:rsid w:val="00AA139B"/>
    <w:rsid w:val="00AA3B03"/>
    <w:rsid w:val="00AA60BE"/>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42B54"/>
    <w:rsid w:val="00B42C69"/>
    <w:rsid w:val="00B47199"/>
    <w:rsid w:val="00B47F0D"/>
    <w:rsid w:val="00B513DB"/>
    <w:rsid w:val="00B5408B"/>
    <w:rsid w:val="00B5412A"/>
    <w:rsid w:val="00B54141"/>
    <w:rsid w:val="00B552FA"/>
    <w:rsid w:val="00B55A14"/>
    <w:rsid w:val="00B60CDF"/>
    <w:rsid w:val="00B653C6"/>
    <w:rsid w:val="00B82529"/>
    <w:rsid w:val="00B83834"/>
    <w:rsid w:val="00B84E29"/>
    <w:rsid w:val="00B86FF4"/>
    <w:rsid w:val="00B95745"/>
    <w:rsid w:val="00B96748"/>
    <w:rsid w:val="00B97798"/>
    <w:rsid w:val="00BA099A"/>
    <w:rsid w:val="00BA0B6A"/>
    <w:rsid w:val="00BA1CFC"/>
    <w:rsid w:val="00BA5548"/>
    <w:rsid w:val="00BA7925"/>
    <w:rsid w:val="00BB2369"/>
    <w:rsid w:val="00BB27A2"/>
    <w:rsid w:val="00BB33F0"/>
    <w:rsid w:val="00BB663D"/>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85F"/>
    <w:rsid w:val="00BF39E8"/>
    <w:rsid w:val="00BF6123"/>
    <w:rsid w:val="00C063E9"/>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0DA2"/>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72C88"/>
    <w:rsid w:val="00C73B61"/>
    <w:rsid w:val="00C75630"/>
    <w:rsid w:val="00C76CD3"/>
    <w:rsid w:val="00C802AF"/>
    <w:rsid w:val="00C84923"/>
    <w:rsid w:val="00C84C92"/>
    <w:rsid w:val="00C86DC1"/>
    <w:rsid w:val="00C901BC"/>
    <w:rsid w:val="00C9141F"/>
    <w:rsid w:val="00C93840"/>
    <w:rsid w:val="00C94942"/>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3BB6"/>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A2A"/>
    <w:rsid w:val="00E00E60"/>
    <w:rsid w:val="00E0100F"/>
    <w:rsid w:val="00E011E9"/>
    <w:rsid w:val="00E04EE7"/>
    <w:rsid w:val="00E062FF"/>
    <w:rsid w:val="00E07D73"/>
    <w:rsid w:val="00E115C8"/>
    <w:rsid w:val="00E1378E"/>
    <w:rsid w:val="00E15F69"/>
    <w:rsid w:val="00E16217"/>
    <w:rsid w:val="00E16B34"/>
    <w:rsid w:val="00E16E15"/>
    <w:rsid w:val="00E20CD7"/>
    <w:rsid w:val="00E21F01"/>
    <w:rsid w:val="00E24F21"/>
    <w:rsid w:val="00E275BB"/>
    <w:rsid w:val="00E27F57"/>
    <w:rsid w:val="00E3026F"/>
    <w:rsid w:val="00E332E7"/>
    <w:rsid w:val="00E35E2B"/>
    <w:rsid w:val="00E36687"/>
    <w:rsid w:val="00E369CA"/>
    <w:rsid w:val="00E37AD0"/>
    <w:rsid w:val="00E444CC"/>
    <w:rsid w:val="00E456E5"/>
    <w:rsid w:val="00E47D0D"/>
    <w:rsid w:val="00E53BE0"/>
    <w:rsid w:val="00E54239"/>
    <w:rsid w:val="00E556D8"/>
    <w:rsid w:val="00E578E1"/>
    <w:rsid w:val="00E62B91"/>
    <w:rsid w:val="00E64696"/>
    <w:rsid w:val="00E64C03"/>
    <w:rsid w:val="00E664DD"/>
    <w:rsid w:val="00E67BAC"/>
    <w:rsid w:val="00E71BD2"/>
    <w:rsid w:val="00E71E18"/>
    <w:rsid w:val="00E72540"/>
    <w:rsid w:val="00E743FB"/>
    <w:rsid w:val="00E75F09"/>
    <w:rsid w:val="00E77E13"/>
    <w:rsid w:val="00E77E42"/>
    <w:rsid w:val="00E86FC0"/>
    <w:rsid w:val="00E87ED9"/>
    <w:rsid w:val="00E90D93"/>
    <w:rsid w:val="00E92EB7"/>
    <w:rsid w:val="00E933E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55BD"/>
    <w:rsid w:val="00EE120B"/>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1472F"/>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011B"/>
    <w:rsid w:val="00F62641"/>
    <w:rsid w:val="00F63477"/>
    <w:rsid w:val="00F644E2"/>
    <w:rsid w:val="00F662BC"/>
    <w:rsid w:val="00F6721B"/>
    <w:rsid w:val="00F73860"/>
    <w:rsid w:val="00F73999"/>
    <w:rsid w:val="00F742B7"/>
    <w:rsid w:val="00F776FE"/>
    <w:rsid w:val="00F8002D"/>
    <w:rsid w:val="00F831A5"/>
    <w:rsid w:val="00F835B4"/>
    <w:rsid w:val="00F911A5"/>
    <w:rsid w:val="00F91432"/>
    <w:rsid w:val="00F91AC4"/>
    <w:rsid w:val="00F93F39"/>
    <w:rsid w:val="00F940FB"/>
    <w:rsid w:val="00F96340"/>
    <w:rsid w:val="00F96537"/>
    <w:rsid w:val="00F96738"/>
    <w:rsid w:val="00F973F0"/>
    <w:rsid w:val="00F9795C"/>
    <w:rsid w:val="00FA2FF2"/>
    <w:rsid w:val="00FA3149"/>
    <w:rsid w:val="00FA41C8"/>
    <w:rsid w:val="00FA536D"/>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3F0B"/>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chartTrackingRefBased/>
  <w15:docId w15:val="{C8B052DB-C327-4C48-A383-07BB6DE91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 w:type="paragraph" w:styleId="HTMLPreformatted">
    <w:name w:val="HTML Preformatted"/>
    <w:basedOn w:val="Normal"/>
    <w:link w:val="HTMLPreformattedChar"/>
    <w:uiPriority w:val="99"/>
    <w:unhideWhenUsed/>
    <w:rsid w:val="00E93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933E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93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230820415">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209198254">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1977098259">
          <w:marLeft w:val="0"/>
          <w:marRight w:val="0"/>
          <w:marTop w:val="0"/>
          <w:marBottom w:val="0"/>
          <w:divBdr>
            <w:top w:val="none" w:sz="0" w:space="0" w:color="auto"/>
            <w:left w:val="none" w:sz="0" w:space="0" w:color="auto"/>
            <w:bottom w:val="none" w:sz="0" w:space="0" w:color="auto"/>
            <w:right w:val="none" w:sz="0" w:space="0" w:color="auto"/>
          </w:divBdr>
        </w:div>
        <w:div w:id="2857699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619950948">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 w:id="203850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CB9DEC-363A-4E52-AB01-CF607ECB9F26}">
  <ds:schemaRefs>
    <ds:schemaRef ds:uri="http://schemas.microsoft.com/sharepoint/v3/contenttype/forms"/>
  </ds:schemaRefs>
</ds:datastoreItem>
</file>

<file path=customXml/itemProps2.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customXml/itemProps3.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4.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4</Pages>
  <Words>4124</Words>
  <Characters>2350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4</cp:revision>
  <dcterms:created xsi:type="dcterms:W3CDTF">2024-03-22T19:27:00Z</dcterms:created>
  <dcterms:modified xsi:type="dcterms:W3CDTF">2024-04-16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